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F47DA7" w14:textId="77777777" w:rsidR="00A527A5" w:rsidRPr="00B6767C" w:rsidRDefault="00333DB5" w:rsidP="00333DB5">
      <w:pPr>
        <w:rPr>
          <w:b/>
          <w:sz w:val="28"/>
          <w:szCs w:val="28"/>
        </w:rPr>
      </w:pPr>
      <w:proofErr w:type="spellStart"/>
      <w:r w:rsidRPr="00D27372">
        <w:rPr>
          <w:b/>
          <w:sz w:val="28"/>
          <w:szCs w:val="28"/>
        </w:rPr>
        <w:t>P</w:t>
      </w:r>
      <w:r w:rsidR="00EF0AB5">
        <w:rPr>
          <w:b/>
          <w:sz w:val="28"/>
          <w:szCs w:val="28"/>
        </w:rPr>
        <w:t>robiotika</w:t>
      </w:r>
      <w:proofErr w:type="spellEnd"/>
      <w:r w:rsidR="00EF0AB5">
        <w:rPr>
          <w:b/>
          <w:sz w:val="28"/>
          <w:szCs w:val="28"/>
        </w:rPr>
        <w:t xml:space="preserve"> under neonatalperioden</w:t>
      </w:r>
      <w:r w:rsidR="0034261B">
        <w:rPr>
          <w:b/>
          <w:sz w:val="28"/>
          <w:szCs w:val="28"/>
        </w:rPr>
        <w:t xml:space="preserve"> </w:t>
      </w:r>
    </w:p>
    <w:p w14:paraId="63856166" w14:textId="77777777" w:rsidR="00A527A5" w:rsidRDefault="00A527A5" w:rsidP="00333DB5">
      <w:pPr>
        <w:rPr>
          <w:b/>
          <w:sz w:val="28"/>
          <w:szCs w:val="28"/>
        </w:rPr>
      </w:pPr>
    </w:p>
    <w:p w14:paraId="0EF66CA3" w14:textId="77777777" w:rsidR="00333DB5" w:rsidRPr="00D27372" w:rsidRDefault="00944CE4" w:rsidP="00333DB5">
      <w:pPr>
        <w:rPr>
          <w:b/>
          <w:sz w:val="28"/>
          <w:szCs w:val="28"/>
        </w:rPr>
      </w:pPr>
      <w:r>
        <w:rPr>
          <w:b/>
          <w:sz w:val="28"/>
          <w:szCs w:val="28"/>
        </w:rPr>
        <w:t>Nationella riktlinjer</w:t>
      </w:r>
      <w:r w:rsidR="00A527A5">
        <w:rPr>
          <w:b/>
          <w:sz w:val="28"/>
          <w:szCs w:val="28"/>
        </w:rPr>
        <w:t xml:space="preserve"> utarbetade av Svenska </w:t>
      </w:r>
      <w:r w:rsidR="00CA4936">
        <w:rPr>
          <w:b/>
          <w:sz w:val="28"/>
          <w:szCs w:val="28"/>
        </w:rPr>
        <w:t>Neonatalföreningen</w:t>
      </w:r>
    </w:p>
    <w:p w14:paraId="1EB24FE1" w14:textId="77777777" w:rsidR="005F5EC1" w:rsidRDefault="005F5EC1"/>
    <w:p w14:paraId="6180C835" w14:textId="607A61EC" w:rsidR="00D92918" w:rsidRPr="00A90D7E" w:rsidRDefault="00D92918">
      <w:r w:rsidRPr="00A90D7E">
        <w:t xml:space="preserve">Thomas </w:t>
      </w:r>
      <w:r w:rsidR="004B440B" w:rsidRPr="00A90D7E">
        <w:t>Abrahamsson</w:t>
      </w:r>
      <w:r w:rsidR="004B440B" w:rsidRPr="00A90D7E">
        <w:rPr>
          <w:vertAlign w:val="superscript"/>
        </w:rPr>
        <w:t>1</w:t>
      </w:r>
      <w:r w:rsidR="004B440B" w:rsidRPr="00A90D7E">
        <w:t xml:space="preserve">, </w:t>
      </w:r>
      <w:r w:rsidR="00A72B80">
        <w:t>Fredrik Ahlsson</w:t>
      </w:r>
      <w:r w:rsidR="00A72B80">
        <w:rPr>
          <w:vertAlign w:val="superscript"/>
        </w:rPr>
        <w:t>2</w:t>
      </w:r>
      <w:r w:rsidR="00A72B80">
        <w:t xml:space="preserve">, </w:t>
      </w:r>
      <w:r w:rsidR="004B440B" w:rsidRPr="00A90D7E">
        <w:t>Barbro Diderholm</w:t>
      </w:r>
      <w:r w:rsidR="004B440B" w:rsidRPr="00A90D7E">
        <w:rPr>
          <w:vertAlign w:val="superscript"/>
        </w:rPr>
        <w:t>2</w:t>
      </w:r>
      <w:r w:rsidR="004B440B" w:rsidRPr="00A90D7E">
        <w:t>, Anders Elfvin</w:t>
      </w:r>
      <w:r w:rsidR="004B440B" w:rsidRPr="00A90D7E">
        <w:rPr>
          <w:vertAlign w:val="superscript"/>
        </w:rPr>
        <w:t>3</w:t>
      </w:r>
      <w:r w:rsidR="004B440B" w:rsidRPr="00A90D7E">
        <w:t xml:space="preserve">, Ingrid </w:t>
      </w:r>
      <w:r w:rsidR="00576717">
        <w:t xml:space="preserve">Hansen </w:t>
      </w:r>
      <w:r w:rsidR="004B440B" w:rsidRPr="00A90D7E">
        <w:t>Pupp</w:t>
      </w:r>
      <w:r w:rsidR="00CD2765" w:rsidRPr="00A90D7E">
        <w:rPr>
          <w:vertAlign w:val="superscript"/>
        </w:rPr>
        <w:t>4</w:t>
      </w:r>
      <w:r w:rsidR="004B440B" w:rsidRPr="00A90D7E">
        <w:t>, Dirk Wackernagel</w:t>
      </w:r>
      <w:r w:rsidR="00CD2765" w:rsidRPr="00A90D7E">
        <w:rPr>
          <w:vertAlign w:val="superscript"/>
        </w:rPr>
        <w:t>5</w:t>
      </w:r>
      <w:r w:rsidR="00272041">
        <w:t>,</w:t>
      </w:r>
      <w:r w:rsidR="00C34D3C">
        <w:t xml:space="preserve"> </w:t>
      </w:r>
      <w:r w:rsidR="004B440B" w:rsidRPr="00A90D7E">
        <w:t>Magnus Domellöf</w:t>
      </w:r>
      <w:r w:rsidR="00A90D7E" w:rsidRPr="00A90D7E">
        <w:rPr>
          <w:vertAlign w:val="superscript"/>
        </w:rPr>
        <w:t>6</w:t>
      </w:r>
      <w:r w:rsidR="00C34D3C">
        <w:rPr>
          <w:vertAlign w:val="superscript"/>
        </w:rPr>
        <w:t xml:space="preserve"> </w:t>
      </w:r>
      <w:r w:rsidR="00C34D3C">
        <w:t xml:space="preserve"> </w:t>
      </w:r>
    </w:p>
    <w:p w14:paraId="651A6FE7" w14:textId="77777777" w:rsidR="00D92918" w:rsidRPr="00A90D7E" w:rsidRDefault="00D92918"/>
    <w:p w14:paraId="248D7E2F" w14:textId="50648C48" w:rsidR="00D92918" w:rsidRPr="00572371" w:rsidRDefault="004B440B">
      <w:pPr>
        <w:rPr>
          <w:vertAlign w:val="superscript"/>
        </w:rPr>
      </w:pPr>
      <w:r w:rsidRPr="00A90D7E">
        <w:rPr>
          <w:vertAlign w:val="superscript"/>
        </w:rPr>
        <w:t>1</w:t>
      </w:r>
      <w:r w:rsidR="00572371">
        <w:rPr>
          <w:vertAlign w:val="superscript"/>
        </w:rPr>
        <w:t xml:space="preserve"> </w:t>
      </w:r>
      <w:r w:rsidR="00572371">
        <w:t xml:space="preserve">H.K.H. Kronprinsessan Victorias </w:t>
      </w:r>
      <w:r w:rsidRPr="00A90D7E">
        <w:t xml:space="preserve">Barn- och </w:t>
      </w:r>
      <w:r w:rsidR="009444CD" w:rsidRPr="00A90D7E">
        <w:t>ungdomssjukhus,</w:t>
      </w:r>
      <w:r w:rsidRPr="00A90D7E">
        <w:t xml:space="preserve"> Uni</w:t>
      </w:r>
      <w:r w:rsidR="006D148B" w:rsidRPr="00A90D7E">
        <w:t>versitetssjukhuset i Linköping.</w:t>
      </w:r>
    </w:p>
    <w:p w14:paraId="71C2F4F1" w14:textId="6B3405BA" w:rsidR="006D148B" w:rsidRPr="00A90D7E" w:rsidRDefault="006D148B">
      <w:r w:rsidRPr="00A90D7E">
        <w:rPr>
          <w:vertAlign w:val="superscript"/>
        </w:rPr>
        <w:t>2</w:t>
      </w:r>
      <w:r w:rsidRPr="00A90D7E">
        <w:t>Neonatalsektionen, Akademiska barnsjukhuset, Uppsala</w:t>
      </w:r>
    </w:p>
    <w:p w14:paraId="0839EFA0" w14:textId="1A5C2AF0" w:rsidR="009F73D2" w:rsidRPr="00A90D7E" w:rsidRDefault="009F73D2">
      <w:r w:rsidRPr="00A90D7E">
        <w:rPr>
          <w:rFonts w:ascii="Cambria" w:hAnsi="Cambria" w:cs="Cambria"/>
          <w:vertAlign w:val="superscript"/>
        </w:rPr>
        <w:t xml:space="preserve">3 </w:t>
      </w:r>
      <w:r w:rsidRPr="00A90D7E">
        <w:rPr>
          <w:rFonts w:ascii="Cambria" w:hAnsi="Cambria" w:cs="Cambria"/>
        </w:rPr>
        <w:t>Neonatalverksamheten, Drottning Silvias barn- och ungdomssjukhus, Göteborg</w:t>
      </w:r>
      <w:r w:rsidR="006D148B" w:rsidRPr="00A90D7E">
        <w:rPr>
          <w:rFonts w:ascii="Cambria" w:hAnsi="Cambria" w:cs="Cambria"/>
        </w:rPr>
        <w:t>.</w:t>
      </w:r>
      <w:bookmarkStart w:id="0" w:name="_GoBack"/>
      <w:bookmarkEnd w:id="0"/>
    </w:p>
    <w:p w14:paraId="10E65DF3" w14:textId="35919BED" w:rsidR="00BF1C08" w:rsidRPr="00A90D7E" w:rsidRDefault="00A27C69" w:rsidP="00BF1C08">
      <w:r w:rsidRPr="00A90D7E">
        <w:rPr>
          <w:vertAlign w:val="superscript"/>
        </w:rPr>
        <w:t xml:space="preserve">4 </w:t>
      </w:r>
      <w:r w:rsidR="00BF1C08" w:rsidRPr="00A90D7E">
        <w:t>Neonatalverksamheten, Skånes Universitetssjukhus</w:t>
      </w:r>
      <w:r w:rsidR="00CF0C9C">
        <w:t>, Malmö/Lund</w:t>
      </w:r>
    </w:p>
    <w:p w14:paraId="262913B9" w14:textId="0E5E5842" w:rsidR="00BF1C08" w:rsidRPr="00A90D7E" w:rsidRDefault="00CD2765">
      <w:r w:rsidRPr="00A90D7E">
        <w:rPr>
          <w:vertAlign w:val="superscript"/>
        </w:rPr>
        <w:t xml:space="preserve">5 </w:t>
      </w:r>
      <w:r w:rsidRPr="00A90D7E">
        <w:t xml:space="preserve">Neonatalverksamheten, </w:t>
      </w:r>
      <w:r w:rsidR="00A90D7E" w:rsidRPr="00A90D7E">
        <w:t>Astrid Lindgrens Barnsjukhus, Karolinska</w:t>
      </w:r>
      <w:r w:rsidR="00A112CD" w:rsidRPr="00A90D7E">
        <w:t xml:space="preserve"> Universitetssjukhuset</w:t>
      </w:r>
      <w:r w:rsidR="00A90D7E" w:rsidRPr="00A90D7E">
        <w:t>,</w:t>
      </w:r>
      <w:r w:rsidR="00A112CD" w:rsidRPr="00A90D7E">
        <w:t xml:space="preserve"> </w:t>
      </w:r>
      <w:r w:rsidR="006D148B" w:rsidRPr="00572371">
        <w:t>Stockholm.</w:t>
      </w:r>
    </w:p>
    <w:p w14:paraId="0DE86D4E" w14:textId="40FD11E5" w:rsidR="00CB7A09" w:rsidRPr="00A90D7E" w:rsidRDefault="00A90D7E">
      <w:r w:rsidRPr="00A90D7E">
        <w:rPr>
          <w:vertAlign w:val="superscript"/>
        </w:rPr>
        <w:t>6</w:t>
      </w:r>
      <w:r w:rsidR="00D10A1A" w:rsidRPr="00A90D7E">
        <w:t>Inst för Klinisk Vetensk</w:t>
      </w:r>
      <w:r w:rsidR="00A27C69" w:rsidRPr="00A90D7E">
        <w:t>ap, Pediatrik, Umeå Universitet/</w:t>
      </w:r>
      <w:r w:rsidR="007341D4">
        <w:t>Barn- och Ungdomscentrum</w:t>
      </w:r>
      <w:r w:rsidR="007341D4" w:rsidRPr="00A90D7E">
        <w:t xml:space="preserve"> </w:t>
      </w:r>
      <w:r w:rsidR="00D10A1A" w:rsidRPr="00A90D7E">
        <w:t>Norrlands Universitetssjukhus, Umeå</w:t>
      </w:r>
    </w:p>
    <w:p w14:paraId="632E9E40" w14:textId="77777777" w:rsidR="00D92918" w:rsidRDefault="00D92918"/>
    <w:p w14:paraId="5FB99CB5" w14:textId="77777777" w:rsidR="009957C1" w:rsidRDefault="009957C1"/>
    <w:p w14:paraId="39AF3A17" w14:textId="77777777" w:rsidR="00B80E3B" w:rsidRPr="00A527A5" w:rsidRDefault="00B80E3B">
      <w:r w:rsidRPr="00A527A5">
        <w:t>Innehållsförteckning</w:t>
      </w:r>
    </w:p>
    <w:p w14:paraId="1254458C" w14:textId="77777777" w:rsidR="00B80E3B" w:rsidRPr="00A527A5" w:rsidRDefault="00B80E3B"/>
    <w:p w14:paraId="73A40AB5" w14:textId="773BC0AE" w:rsidR="003E764F" w:rsidRDefault="003E764F" w:rsidP="00B80E3B">
      <w:pPr>
        <w:pStyle w:val="Liststycke"/>
        <w:numPr>
          <w:ilvl w:val="0"/>
          <w:numId w:val="1"/>
        </w:numPr>
      </w:pPr>
      <w:r>
        <w:t>Rekommendation</w:t>
      </w:r>
    </w:p>
    <w:p w14:paraId="45FCC062" w14:textId="77777777" w:rsidR="00B80E3B" w:rsidRPr="00A527A5" w:rsidRDefault="00B80E3B" w:rsidP="00B80E3B">
      <w:pPr>
        <w:pStyle w:val="Liststycke"/>
        <w:numPr>
          <w:ilvl w:val="0"/>
          <w:numId w:val="1"/>
        </w:numPr>
      </w:pPr>
      <w:r w:rsidRPr="00A527A5">
        <w:t>Sammanfattning</w:t>
      </w:r>
    </w:p>
    <w:p w14:paraId="0C6D561B" w14:textId="77777777" w:rsidR="00B80E3B" w:rsidRPr="00A527A5" w:rsidRDefault="00B80E3B" w:rsidP="00B80E3B">
      <w:pPr>
        <w:pStyle w:val="Liststycke"/>
        <w:numPr>
          <w:ilvl w:val="0"/>
          <w:numId w:val="1"/>
        </w:numPr>
      </w:pPr>
      <w:r w:rsidRPr="00A527A5">
        <w:t xml:space="preserve">Potentiella bakomliggande verkningsmekanismer av </w:t>
      </w:r>
      <w:proofErr w:type="spellStart"/>
      <w:r w:rsidRPr="00A527A5">
        <w:t>probiotika</w:t>
      </w:r>
      <w:proofErr w:type="spellEnd"/>
    </w:p>
    <w:p w14:paraId="598D0FDE" w14:textId="77777777" w:rsidR="00B80E3B" w:rsidRPr="00A527A5" w:rsidRDefault="00B80E3B" w:rsidP="00B80E3B">
      <w:pPr>
        <w:pStyle w:val="Liststycke"/>
        <w:numPr>
          <w:ilvl w:val="0"/>
          <w:numId w:val="1"/>
        </w:numPr>
      </w:pPr>
      <w:r w:rsidRPr="00A527A5">
        <w:t xml:space="preserve">Kliniska studier med </w:t>
      </w:r>
      <w:proofErr w:type="spellStart"/>
      <w:r w:rsidRPr="00A527A5">
        <w:t>probiotika</w:t>
      </w:r>
      <w:proofErr w:type="spellEnd"/>
      <w:r w:rsidRPr="00A527A5">
        <w:t xml:space="preserve"> under neonatalperioden</w:t>
      </w:r>
    </w:p>
    <w:p w14:paraId="13A68B1F" w14:textId="22327A16" w:rsidR="00B80E3B" w:rsidRPr="00A527A5" w:rsidRDefault="00B80E3B" w:rsidP="00B80E3B">
      <w:pPr>
        <w:pStyle w:val="Liststycke"/>
        <w:numPr>
          <w:ilvl w:val="0"/>
          <w:numId w:val="1"/>
        </w:numPr>
      </w:pPr>
      <w:r w:rsidRPr="00A527A5">
        <w:t>Regl</w:t>
      </w:r>
      <w:r w:rsidR="00A71B7A" w:rsidRPr="00A527A5">
        <w:t>er</w:t>
      </w:r>
      <w:r w:rsidRPr="00A527A5">
        <w:t xml:space="preserve">ing och </w:t>
      </w:r>
      <w:r w:rsidRPr="004755FA">
        <w:t>kontroll av kvalit</w:t>
      </w:r>
      <w:r w:rsidR="00B6767C" w:rsidRPr="004755FA">
        <w:t>e</w:t>
      </w:r>
      <w:r w:rsidRPr="004755FA">
        <w:t>ten av</w:t>
      </w:r>
      <w:r w:rsidRPr="00A527A5">
        <w:t xml:space="preserve"> probiotiska preparat</w:t>
      </w:r>
    </w:p>
    <w:p w14:paraId="7733E512" w14:textId="77777777" w:rsidR="00B80E3B" w:rsidRDefault="00B80E3B" w:rsidP="00B80E3B">
      <w:pPr>
        <w:pStyle w:val="Liststycke"/>
        <w:numPr>
          <w:ilvl w:val="0"/>
          <w:numId w:val="1"/>
        </w:numPr>
      </w:pPr>
      <w:r w:rsidRPr="00A527A5">
        <w:t xml:space="preserve">Åtgärder före </w:t>
      </w:r>
      <w:r w:rsidR="009262A2">
        <w:t xml:space="preserve">en eventuell </w:t>
      </w:r>
      <w:r w:rsidRPr="00A527A5">
        <w:t>introduktion</w:t>
      </w:r>
      <w:r w:rsidR="009262A2">
        <w:t xml:space="preserve"> på avdelningen</w:t>
      </w:r>
    </w:p>
    <w:p w14:paraId="07C819CF" w14:textId="77777777" w:rsidR="00B80E3B" w:rsidRDefault="00B80E3B" w:rsidP="00B80E3B">
      <w:pPr>
        <w:pStyle w:val="Liststycke"/>
        <w:numPr>
          <w:ilvl w:val="0"/>
          <w:numId w:val="1"/>
        </w:numPr>
      </w:pPr>
      <w:r w:rsidRPr="00A527A5">
        <w:t>Referenser</w:t>
      </w:r>
    </w:p>
    <w:p w14:paraId="5D3D5B0E" w14:textId="15DB0779" w:rsidR="00AB0010" w:rsidRPr="00A527A5" w:rsidRDefault="00AB0010" w:rsidP="00B80E3B">
      <w:pPr>
        <w:pStyle w:val="Liststycke"/>
        <w:numPr>
          <w:ilvl w:val="0"/>
          <w:numId w:val="1"/>
        </w:numPr>
      </w:pPr>
      <w:r>
        <w:t>Jävsdeklaration</w:t>
      </w:r>
    </w:p>
    <w:p w14:paraId="2292DE63" w14:textId="77777777" w:rsidR="00B80E3B" w:rsidRDefault="00B80E3B"/>
    <w:p w14:paraId="4008610B" w14:textId="77777777" w:rsidR="00F57D99" w:rsidRPr="003E764F" w:rsidRDefault="00F57D99"/>
    <w:p w14:paraId="776A3AAD" w14:textId="70FA5DDE" w:rsidR="00CA4936" w:rsidRPr="003E764F" w:rsidRDefault="00CA4936">
      <w:pPr>
        <w:rPr>
          <w:b/>
        </w:rPr>
      </w:pPr>
      <w:r w:rsidRPr="003E764F">
        <w:rPr>
          <w:b/>
        </w:rPr>
        <w:t>1. Rekommendation</w:t>
      </w:r>
    </w:p>
    <w:p w14:paraId="24676FE3" w14:textId="4B5F2792" w:rsidR="003D1C41" w:rsidRDefault="005D0D66" w:rsidP="00631306">
      <w:pPr>
        <w:pStyle w:val="Liststycke"/>
        <w:numPr>
          <w:ilvl w:val="0"/>
          <w:numId w:val="4"/>
        </w:numPr>
      </w:pPr>
      <w:r w:rsidRPr="003E764F">
        <w:t>Svenska N</w:t>
      </w:r>
      <w:r w:rsidR="00CA4936" w:rsidRPr="003E764F">
        <w:t xml:space="preserve">eonatalföreningen </w:t>
      </w:r>
      <w:r w:rsidR="00261A43">
        <w:t xml:space="preserve">anser </w:t>
      </w:r>
      <w:r w:rsidR="007D33C2">
        <w:t xml:space="preserve">att man kan överväga </w:t>
      </w:r>
      <w:r w:rsidR="00CA4936" w:rsidRPr="003E764F">
        <w:t xml:space="preserve">tillskott </w:t>
      </w:r>
      <w:r w:rsidR="00000D89">
        <w:t xml:space="preserve">från och med första levnadsveckan </w:t>
      </w:r>
      <w:r w:rsidR="00CA4936" w:rsidRPr="003E764F">
        <w:t xml:space="preserve">av </w:t>
      </w:r>
      <w:proofErr w:type="spellStart"/>
      <w:r w:rsidR="00CA4936" w:rsidRPr="003E764F">
        <w:t>p</w:t>
      </w:r>
      <w:r w:rsidRPr="003E764F">
        <w:t>robiotika</w:t>
      </w:r>
      <w:r w:rsidR="00572371">
        <w:t>produkter</w:t>
      </w:r>
      <w:proofErr w:type="spellEnd"/>
      <w:r w:rsidR="00572371">
        <w:t xml:space="preserve"> som </w:t>
      </w:r>
      <w:r w:rsidR="00572371" w:rsidRPr="00EC1272">
        <w:t xml:space="preserve">innehåller antingen bakteriestammen </w:t>
      </w:r>
      <w:proofErr w:type="spellStart"/>
      <w:r w:rsidR="00572371" w:rsidRPr="003D1C41">
        <w:rPr>
          <w:i/>
        </w:rPr>
        <w:t>Lactobacillus</w:t>
      </w:r>
      <w:proofErr w:type="spellEnd"/>
      <w:r w:rsidR="00572371" w:rsidRPr="003D1C41">
        <w:rPr>
          <w:i/>
        </w:rPr>
        <w:t xml:space="preserve"> </w:t>
      </w:r>
      <w:proofErr w:type="spellStart"/>
      <w:r w:rsidR="00572371" w:rsidRPr="003D1C41">
        <w:rPr>
          <w:i/>
        </w:rPr>
        <w:t>rhamnosus</w:t>
      </w:r>
      <w:proofErr w:type="spellEnd"/>
      <w:r w:rsidR="00572371" w:rsidRPr="00EC1272">
        <w:t xml:space="preserve"> GG </w:t>
      </w:r>
      <w:r w:rsidR="00572371" w:rsidRPr="003D1C41">
        <w:rPr>
          <w:rFonts w:cstheme="majorHAnsi"/>
          <w:shd w:val="clear" w:color="auto" w:fill="FFFFFF"/>
        </w:rPr>
        <w:t>ATCC53103</w:t>
      </w:r>
      <w:r w:rsidR="00572371" w:rsidRPr="00EC1272">
        <w:t xml:space="preserve"> </w:t>
      </w:r>
      <w:r w:rsidR="00572371" w:rsidRPr="003D1C41">
        <w:rPr>
          <w:i/>
        </w:rPr>
        <w:t>eller</w:t>
      </w:r>
      <w:r w:rsidR="00572371" w:rsidRPr="00EC1272">
        <w:t xml:space="preserve"> kombinationen</w:t>
      </w:r>
      <w:r w:rsidR="00572371" w:rsidRPr="003D1C41">
        <w:rPr>
          <w:rFonts w:cstheme="majorHAnsi"/>
          <w:i/>
          <w:iCs/>
          <w:shd w:val="clear" w:color="auto" w:fill="FFFFFF"/>
        </w:rPr>
        <w:t xml:space="preserve"> </w:t>
      </w:r>
      <w:r w:rsidR="00572371" w:rsidRPr="003D1C41">
        <w:rPr>
          <w:rFonts w:cstheme="majorHAnsi"/>
        </w:rPr>
        <w:t xml:space="preserve">av </w:t>
      </w:r>
      <w:proofErr w:type="spellStart"/>
      <w:r w:rsidR="00572371" w:rsidRPr="003D1C41">
        <w:rPr>
          <w:rFonts w:cstheme="majorHAnsi"/>
          <w:i/>
          <w:iCs/>
        </w:rPr>
        <w:t>Bifidobacterium</w:t>
      </w:r>
      <w:proofErr w:type="spellEnd"/>
      <w:r w:rsidR="00572371" w:rsidRPr="003D1C41">
        <w:rPr>
          <w:rFonts w:cstheme="majorHAnsi"/>
          <w:i/>
          <w:iCs/>
        </w:rPr>
        <w:t xml:space="preserve"> </w:t>
      </w:r>
      <w:proofErr w:type="spellStart"/>
      <w:r w:rsidR="00572371" w:rsidRPr="003D1C41">
        <w:rPr>
          <w:rFonts w:cstheme="majorHAnsi"/>
          <w:i/>
          <w:iCs/>
        </w:rPr>
        <w:t>infantis</w:t>
      </w:r>
      <w:proofErr w:type="spellEnd"/>
      <w:r w:rsidR="00572371" w:rsidRPr="003D1C41">
        <w:rPr>
          <w:rFonts w:cstheme="majorHAnsi"/>
        </w:rPr>
        <w:t xml:space="preserve"> Bb-02, </w:t>
      </w:r>
      <w:proofErr w:type="spellStart"/>
      <w:r w:rsidR="00572371" w:rsidRPr="003D1C41">
        <w:rPr>
          <w:rFonts w:cstheme="majorHAnsi"/>
          <w:i/>
          <w:iCs/>
        </w:rPr>
        <w:t>Bifidobacterium</w:t>
      </w:r>
      <w:proofErr w:type="spellEnd"/>
      <w:r w:rsidR="00572371" w:rsidRPr="003D1C41">
        <w:rPr>
          <w:rFonts w:cstheme="majorHAnsi"/>
          <w:i/>
          <w:iCs/>
        </w:rPr>
        <w:t xml:space="preserve"> </w:t>
      </w:r>
      <w:proofErr w:type="spellStart"/>
      <w:r w:rsidR="00572371" w:rsidRPr="003D1C41">
        <w:rPr>
          <w:rFonts w:cstheme="majorHAnsi"/>
          <w:i/>
          <w:iCs/>
        </w:rPr>
        <w:t>lactis</w:t>
      </w:r>
      <w:proofErr w:type="spellEnd"/>
      <w:r w:rsidR="00572371" w:rsidRPr="003D1C41">
        <w:rPr>
          <w:rFonts w:cstheme="majorHAnsi"/>
        </w:rPr>
        <w:t xml:space="preserve"> Bb-12, och </w:t>
      </w:r>
      <w:proofErr w:type="spellStart"/>
      <w:r w:rsidR="00572371" w:rsidRPr="003D1C41">
        <w:rPr>
          <w:rFonts w:cstheme="majorHAnsi"/>
          <w:i/>
          <w:iCs/>
        </w:rPr>
        <w:t>Strepto</w:t>
      </w:r>
      <w:r w:rsidR="00D34B02" w:rsidRPr="003D1C41">
        <w:rPr>
          <w:rFonts w:cstheme="majorHAnsi"/>
          <w:i/>
          <w:iCs/>
        </w:rPr>
        <w:t>coccus</w:t>
      </w:r>
      <w:proofErr w:type="spellEnd"/>
      <w:r w:rsidR="00572371" w:rsidRPr="003D1C41">
        <w:rPr>
          <w:rFonts w:cstheme="majorHAnsi"/>
          <w:i/>
          <w:iCs/>
        </w:rPr>
        <w:t xml:space="preserve"> </w:t>
      </w:r>
      <w:proofErr w:type="spellStart"/>
      <w:r w:rsidR="00572371" w:rsidRPr="003D1C41">
        <w:rPr>
          <w:rFonts w:cstheme="majorHAnsi"/>
          <w:i/>
          <w:iCs/>
        </w:rPr>
        <w:t>thermophilus</w:t>
      </w:r>
      <w:proofErr w:type="spellEnd"/>
      <w:r w:rsidR="00572371" w:rsidRPr="003D1C41">
        <w:rPr>
          <w:rFonts w:cstheme="majorHAnsi"/>
        </w:rPr>
        <w:t xml:space="preserve"> TH-4 </w:t>
      </w:r>
      <w:r w:rsidR="007D33C2" w:rsidRPr="003D1C41">
        <w:rPr>
          <w:rFonts w:cstheme="majorHAnsi"/>
        </w:rPr>
        <w:t>i syfte</w:t>
      </w:r>
      <w:r w:rsidR="00D34B02" w:rsidRPr="003D1C41">
        <w:rPr>
          <w:rFonts w:cstheme="majorHAnsi"/>
        </w:rPr>
        <w:t xml:space="preserve"> att </w:t>
      </w:r>
      <w:r w:rsidR="007D33C2" w:rsidRPr="003D1C41">
        <w:rPr>
          <w:rFonts w:cstheme="majorHAnsi"/>
        </w:rPr>
        <w:t>förebygga</w:t>
      </w:r>
      <w:r w:rsidR="00D34B02" w:rsidRPr="003D1C41">
        <w:rPr>
          <w:rFonts w:cstheme="majorHAnsi"/>
        </w:rPr>
        <w:t xml:space="preserve"> </w:t>
      </w:r>
      <w:proofErr w:type="spellStart"/>
      <w:r w:rsidR="00D34B02" w:rsidRPr="003D1C41">
        <w:rPr>
          <w:rFonts w:cstheme="majorHAnsi"/>
        </w:rPr>
        <w:t>nekrotiserande</w:t>
      </w:r>
      <w:proofErr w:type="spellEnd"/>
      <w:r w:rsidR="00D34B02" w:rsidRPr="003D1C41">
        <w:rPr>
          <w:rFonts w:cstheme="majorHAnsi"/>
        </w:rPr>
        <w:t xml:space="preserve"> </w:t>
      </w:r>
      <w:proofErr w:type="spellStart"/>
      <w:r w:rsidR="00D34B02" w:rsidRPr="003D1C41">
        <w:rPr>
          <w:rFonts w:cstheme="majorHAnsi"/>
        </w:rPr>
        <w:t>enterokolit</w:t>
      </w:r>
      <w:proofErr w:type="spellEnd"/>
      <w:r w:rsidR="00D34B02" w:rsidRPr="003D1C41">
        <w:rPr>
          <w:rFonts w:cstheme="majorHAnsi"/>
        </w:rPr>
        <w:t xml:space="preserve"> </w:t>
      </w:r>
      <w:r w:rsidR="00EC1272" w:rsidRPr="003D1C41">
        <w:rPr>
          <w:rFonts w:cstheme="majorHAnsi"/>
        </w:rPr>
        <w:t xml:space="preserve">(NEC) </w:t>
      </w:r>
      <w:r w:rsidR="007D33C2">
        <w:t>ho</w:t>
      </w:r>
      <w:r w:rsidR="00E156EC">
        <w:t xml:space="preserve">s mycket för tidigt födda barn </w:t>
      </w:r>
      <w:proofErr w:type="gramStart"/>
      <w:r w:rsidR="00E156EC">
        <w:t>(</w:t>
      </w:r>
      <w:r w:rsidR="007D33C2">
        <w:t>&lt; 3</w:t>
      </w:r>
      <w:r w:rsidR="004E4FE2">
        <w:t>2</w:t>
      </w:r>
      <w:proofErr w:type="gramEnd"/>
      <w:r w:rsidR="004E4FE2">
        <w:t xml:space="preserve"> </w:t>
      </w:r>
      <w:r w:rsidR="007D33C2">
        <w:t>veckor)</w:t>
      </w:r>
      <w:r w:rsidRPr="003E764F">
        <w:t>.</w:t>
      </w:r>
      <w:r w:rsidR="00CA4936" w:rsidRPr="003E764F">
        <w:t xml:space="preserve"> </w:t>
      </w:r>
    </w:p>
    <w:p w14:paraId="602F8F73" w14:textId="77777777" w:rsidR="003D1C41" w:rsidRDefault="003D1C41" w:rsidP="00D34B02"/>
    <w:p w14:paraId="0AC6560F" w14:textId="405D0835" w:rsidR="003D1C41" w:rsidRDefault="003D1C41" w:rsidP="00631306">
      <w:pPr>
        <w:pStyle w:val="Liststycke"/>
        <w:numPr>
          <w:ilvl w:val="0"/>
          <w:numId w:val="4"/>
        </w:numPr>
      </w:pPr>
      <w:proofErr w:type="spellStart"/>
      <w:r>
        <w:t>Probiotikatillskott</w:t>
      </w:r>
      <w:proofErr w:type="spellEnd"/>
      <w:r>
        <w:t xml:space="preserve"> rekommenderas</w:t>
      </w:r>
      <w:r w:rsidR="00FA7359">
        <w:t xml:space="preserve"> för närvarande</w:t>
      </w:r>
      <w:r>
        <w:t xml:space="preserve"> inte till extremt för tidigt födda barn med en födelsevikt &lt;1000g e</w:t>
      </w:r>
      <w:r w:rsidR="00D34B02">
        <w:t xml:space="preserve">ftersom det inte finns någon evidens för en effekt </w:t>
      </w:r>
      <w:r w:rsidR="00F366F0">
        <w:t>och inte heller någon beprövad erfarenhet för dessa produkter i denna patientgrupp i Sverige</w:t>
      </w:r>
      <w:r>
        <w:t>.</w:t>
      </w:r>
      <w:r w:rsidR="00D34B02">
        <w:t xml:space="preserve">  </w:t>
      </w:r>
    </w:p>
    <w:p w14:paraId="60176145" w14:textId="77777777" w:rsidR="003D1C41" w:rsidRDefault="003D1C41" w:rsidP="00321DA6">
      <w:pPr>
        <w:pStyle w:val="Liststycke"/>
      </w:pPr>
    </w:p>
    <w:p w14:paraId="6611C9A9" w14:textId="7B89F776" w:rsidR="003D1C41" w:rsidRPr="003D1C41" w:rsidRDefault="003D1C41" w:rsidP="00631306">
      <w:pPr>
        <w:pStyle w:val="Liststycke"/>
        <w:widowControl w:val="0"/>
        <w:numPr>
          <w:ilvl w:val="0"/>
          <w:numId w:val="4"/>
        </w:numPr>
        <w:autoSpaceDE w:val="0"/>
        <w:autoSpaceDN w:val="0"/>
        <w:adjustRightInd w:val="0"/>
        <w:rPr>
          <w:color w:val="000000" w:themeColor="text1"/>
        </w:rPr>
      </w:pPr>
      <w:r w:rsidRPr="00AE098A">
        <w:t xml:space="preserve">Att behandla barn som fötts efter </w:t>
      </w:r>
      <w:proofErr w:type="spellStart"/>
      <w:r w:rsidRPr="00AE098A">
        <w:t>gestati</w:t>
      </w:r>
      <w:r>
        <w:t>onsvecka</w:t>
      </w:r>
      <w:proofErr w:type="spellEnd"/>
      <w:r w:rsidRPr="00AE098A">
        <w:t xml:space="preserve"> </w:t>
      </w:r>
      <w:r w:rsidRPr="003D1C41">
        <w:rPr>
          <w:u w:val="single"/>
        </w:rPr>
        <w:t>&gt;</w:t>
      </w:r>
      <w:r w:rsidRPr="00AE098A">
        <w:t>3</w:t>
      </w:r>
      <w:r>
        <w:t xml:space="preserve">2+0 för att förebygga NEC är troligen inte </w:t>
      </w:r>
      <w:r w:rsidRPr="00D7594E">
        <w:t>effektivt,</w:t>
      </w:r>
      <w:r w:rsidRPr="00AE098A">
        <w:t xml:space="preserve"> eftersom incidensen av NEC avtar snabbt för barn födda senare än denna vecka. </w:t>
      </w:r>
      <w:r>
        <w:t xml:space="preserve">Det finns heller </w:t>
      </w:r>
      <w:r w:rsidRPr="003D1C41">
        <w:rPr>
          <w:color w:val="000000" w:themeColor="text1"/>
        </w:rPr>
        <w:t>ingen evidens att fortsätta behandling efter v34+0 eftersom</w:t>
      </w:r>
      <w:r w:rsidR="004834AF">
        <w:rPr>
          <w:color w:val="000000" w:themeColor="text1"/>
        </w:rPr>
        <w:t xml:space="preserve"> NEC-</w:t>
      </w:r>
      <w:r w:rsidRPr="003D1C41">
        <w:rPr>
          <w:color w:val="000000" w:themeColor="text1"/>
        </w:rPr>
        <w:t>debut efter v34+0 är mycket ovanligt.</w:t>
      </w:r>
    </w:p>
    <w:p w14:paraId="7BAABCBC" w14:textId="77777777" w:rsidR="003D1C41" w:rsidRDefault="003D1C41" w:rsidP="00321DA6">
      <w:pPr>
        <w:ind w:left="360"/>
      </w:pPr>
    </w:p>
    <w:p w14:paraId="366572E4" w14:textId="77777777" w:rsidR="003D1C41" w:rsidRDefault="003D1C41" w:rsidP="00D34B02"/>
    <w:p w14:paraId="561CCE68" w14:textId="77777777" w:rsidR="003D1C41" w:rsidRDefault="00D34B02" w:rsidP="00631306">
      <w:pPr>
        <w:pStyle w:val="Liststycke"/>
        <w:numPr>
          <w:ilvl w:val="0"/>
          <w:numId w:val="4"/>
        </w:numPr>
      </w:pPr>
      <w:r>
        <w:lastRenderedPageBreak/>
        <w:t xml:space="preserve">Avgörande för att en </w:t>
      </w:r>
      <w:proofErr w:type="spellStart"/>
      <w:r>
        <w:t>probiotikaprodukt</w:t>
      </w:r>
      <w:proofErr w:type="spellEnd"/>
      <w:r>
        <w:t xml:space="preserve"> skall </w:t>
      </w:r>
      <w:r w:rsidR="00A65BAB">
        <w:t xml:space="preserve">kunna </w:t>
      </w:r>
      <w:r>
        <w:t xml:space="preserve">användas till underburna barn är att producenten kan visa att produkten håller en tillräckligt hög kvalitet enligt de kriterier som </w:t>
      </w:r>
      <w:proofErr w:type="spellStart"/>
      <w:r w:rsidR="003C7262">
        <w:t>European</w:t>
      </w:r>
      <w:proofErr w:type="spellEnd"/>
      <w:r w:rsidR="003C7262">
        <w:t xml:space="preserve"> </w:t>
      </w:r>
      <w:proofErr w:type="spellStart"/>
      <w:r w:rsidR="003C7262">
        <w:t>Society</w:t>
      </w:r>
      <w:proofErr w:type="spellEnd"/>
      <w:r w:rsidR="003C7262">
        <w:t xml:space="preserve"> for </w:t>
      </w:r>
      <w:proofErr w:type="spellStart"/>
      <w:r w:rsidR="003C7262">
        <w:t>Paedatric</w:t>
      </w:r>
      <w:proofErr w:type="spellEnd"/>
      <w:r w:rsidR="003C7262">
        <w:t xml:space="preserve"> </w:t>
      </w:r>
      <w:proofErr w:type="spellStart"/>
      <w:r w:rsidR="003C7262">
        <w:t>Gastroenterology</w:t>
      </w:r>
      <w:proofErr w:type="spellEnd"/>
      <w:r w:rsidR="003C7262">
        <w:t xml:space="preserve"> </w:t>
      </w:r>
      <w:proofErr w:type="spellStart"/>
      <w:r w:rsidR="003C7262">
        <w:t>Hepatalogy</w:t>
      </w:r>
      <w:proofErr w:type="spellEnd"/>
      <w:r w:rsidR="003C7262">
        <w:t xml:space="preserve"> and Nutrition (</w:t>
      </w:r>
      <w:r>
        <w:t>ESPGHAN</w:t>
      </w:r>
      <w:r w:rsidR="003C7262">
        <w:t>)</w:t>
      </w:r>
      <w:r>
        <w:t xml:space="preserve"> arbetat fram</w:t>
      </w:r>
      <w:r w:rsidR="00F366F0">
        <w:t xml:space="preserve"> (v.g. se nedan)</w:t>
      </w:r>
      <w:r>
        <w:t>.</w:t>
      </w:r>
      <w:r w:rsidR="00EB4BBA">
        <w:t xml:space="preserve"> </w:t>
      </w:r>
    </w:p>
    <w:p w14:paraId="43D12674" w14:textId="77777777" w:rsidR="003D1C41" w:rsidRDefault="003D1C41" w:rsidP="00D34B02"/>
    <w:p w14:paraId="49BD0F26" w14:textId="77777777" w:rsidR="003D1C41" w:rsidRDefault="00EB4BBA" w:rsidP="00631306">
      <w:pPr>
        <w:pStyle w:val="Liststycke"/>
        <w:numPr>
          <w:ilvl w:val="0"/>
          <w:numId w:val="4"/>
        </w:numPr>
      </w:pPr>
      <w:r>
        <w:t xml:space="preserve">Det är även viktigt </w:t>
      </w:r>
      <w:r w:rsidR="00D34B02">
        <w:t xml:space="preserve">att neonatalenheten säkerställer att </w:t>
      </w:r>
      <w:r w:rsidR="00EC1272">
        <w:t xml:space="preserve">det finns metoder på sjukhuset att </w:t>
      </w:r>
      <w:r w:rsidR="00560441">
        <w:t xml:space="preserve">rutinmässigt </w:t>
      </w:r>
      <w:r w:rsidR="00D34B02">
        <w:t>detektera de givna bakteriestammarna i bakterieodlingar</w:t>
      </w:r>
      <w:r w:rsidR="00EC1272">
        <w:t xml:space="preserve">, innan man startar </w:t>
      </w:r>
      <w:r w:rsidR="00864BD0">
        <w:t xml:space="preserve">att </w:t>
      </w:r>
      <w:r w:rsidR="00EC1272">
        <w:t>ge produkten.</w:t>
      </w:r>
      <w:r w:rsidR="00D4110E">
        <w:t xml:space="preserve"> </w:t>
      </w:r>
    </w:p>
    <w:p w14:paraId="5DDF3C67" w14:textId="77777777" w:rsidR="003D1C41" w:rsidRDefault="003D1C41" w:rsidP="00D34B02"/>
    <w:p w14:paraId="34CB4532" w14:textId="74FB0AEE" w:rsidR="00CA4936" w:rsidRDefault="00D4110E" w:rsidP="00631306">
      <w:pPr>
        <w:pStyle w:val="Liststycke"/>
        <w:numPr>
          <w:ilvl w:val="0"/>
          <w:numId w:val="4"/>
        </w:numPr>
      </w:pPr>
      <w:r>
        <w:t xml:space="preserve">Föräldrar </w:t>
      </w:r>
      <w:r w:rsidR="00315DA9">
        <w:t>skall få</w:t>
      </w:r>
      <w:r>
        <w:t xml:space="preserve"> information </w:t>
      </w:r>
      <w:r w:rsidR="008F436E">
        <w:t xml:space="preserve">om </w:t>
      </w:r>
      <w:proofErr w:type="spellStart"/>
      <w:r w:rsidR="008F436E">
        <w:t>probiotikas</w:t>
      </w:r>
      <w:proofErr w:type="spellEnd"/>
      <w:r w:rsidR="008F436E">
        <w:t xml:space="preserve"> effekt och ev</w:t>
      </w:r>
      <w:r>
        <w:t>entuella risker</w:t>
      </w:r>
      <w:r w:rsidR="008F436E">
        <w:t xml:space="preserve"> med </w:t>
      </w:r>
      <w:proofErr w:type="spellStart"/>
      <w:r w:rsidR="008F436E">
        <w:t>probiotika</w:t>
      </w:r>
      <w:proofErr w:type="spellEnd"/>
      <w:r>
        <w:t xml:space="preserve"> </w:t>
      </w:r>
      <w:r w:rsidR="008F436E">
        <w:t>innan det sätts in.</w:t>
      </w:r>
      <w:r>
        <w:t xml:space="preserve"> </w:t>
      </w:r>
    </w:p>
    <w:p w14:paraId="348C5D2D" w14:textId="77777777" w:rsidR="003D1C41" w:rsidRDefault="003D1C41" w:rsidP="00321DA6">
      <w:pPr>
        <w:pStyle w:val="Liststycke"/>
      </w:pPr>
    </w:p>
    <w:p w14:paraId="3DFD2BF6" w14:textId="2DBAEA98" w:rsidR="003D1C41" w:rsidRPr="00321DA6" w:rsidRDefault="003D1C41" w:rsidP="00631306">
      <w:pPr>
        <w:pStyle w:val="Liststycke"/>
        <w:numPr>
          <w:ilvl w:val="0"/>
          <w:numId w:val="4"/>
        </w:numPr>
        <w:rPr>
          <w:b/>
        </w:rPr>
      </w:pPr>
      <w:r>
        <w:t xml:space="preserve">För att kunna utvärdera en introduktion av </w:t>
      </w:r>
      <w:proofErr w:type="spellStart"/>
      <w:r>
        <w:t>probiotika</w:t>
      </w:r>
      <w:proofErr w:type="spellEnd"/>
      <w:r>
        <w:t xml:space="preserve"> i neonatalvården i Sverige är det mycket viktigt att användningen rapporteras via </w:t>
      </w:r>
      <w:proofErr w:type="spellStart"/>
      <w:r>
        <w:t>SNQ</w:t>
      </w:r>
      <w:proofErr w:type="spellEnd"/>
      <w:r>
        <w:t xml:space="preserve">. </w:t>
      </w:r>
    </w:p>
    <w:p w14:paraId="752A6F38" w14:textId="77777777" w:rsidR="00CA4936" w:rsidRDefault="00CA4936"/>
    <w:p w14:paraId="335ADE21" w14:textId="77777777" w:rsidR="00F57D99" w:rsidRDefault="00F57D99"/>
    <w:p w14:paraId="77F9B24C" w14:textId="3E156EEA" w:rsidR="005F5EC1" w:rsidRPr="005F5EC1" w:rsidRDefault="003E764F">
      <w:pPr>
        <w:rPr>
          <w:b/>
        </w:rPr>
      </w:pPr>
      <w:r>
        <w:rPr>
          <w:b/>
        </w:rPr>
        <w:t>2</w:t>
      </w:r>
      <w:r w:rsidR="00B80E3B">
        <w:rPr>
          <w:b/>
        </w:rPr>
        <w:t xml:space="preserve">. </w:t>
      </w:r>
      <w:r w:rsidR="005F5EC1">
        <w:rPr>
          <w:b/>
        </w:rPr>
        <w:t>Sammanfattning</w:t>
      </w:r>
    </w:p>
    <w:p w14:paraId="413A10A9" w14:textId="0730D415" w:rsidR="001F0745" w:rsidRDefault="00DF700F">
      <w:proofErr w:type="spellStart"/>
      <w:r>
        <w:t>Probiotika</w:t>
      </w:r>
      <w:proofErr w:type="spellEnd"/>
      <w:r>
        <w:t xml:space="preserve"> definieras som levande bakterier som främjar hälsa vid intag </w:t>
      </w:r>
      <w:r w:rsidR="00322D24">
        <w:fldChar w:fldCharType="begin"/>
      </w:r>
      <w:r w:rsidR="008F436E">
        <w:instrText xml:space="preserve"> ADDIN EN.CITE &lt;EndNote&gt;&lt;Cite&gt;&lt;Author&gt;FAO/WHO&lt;/Author&gt;&lt;Year&gt;2002&lt;/Year&gt;&lt;RecNum&gt;480&lt;/RecNum&gt;&lt;DisplayText&gt;[1]&lt;/DisplayText&gt;&lt;record&gt;&lt;rec-number&gt;480&lt;/rec-number&gt;&lt;foreign-keys&gt;&lt;key app="EN" db-id="pwxevw5pgaes51e22ps59t2r9pwee5frdz5s" timestamp="0"&gt;480&lt;/key&gt;&lt;/foreign-keys&gt;&lt;ref-type name="Journal Article"&gt;17&lt;/ref-type&gt;&lt;contributors&gt;&lt;authors&gt;&lt;author&gt;FAO/WHO&lt;/author&gt;&lt;/authors&gt;&lt;/contributors&gt;&lt;titles&gt;&lt;title&gt;Guidelines for the evaluation of probiotics in food. Report of a joint FAO/WHO working group on drafting guidelines for the evaluation of probiotics in food. World Health Organization, London Ontario, Canada&lt;/title&gt;&lt;/titles&gt;&lt;dates&gt;&lt;year&gt;2002&lt;/year&gt;&lt;/dates&gt;&lt;urls&gt;&lt;/urls&gt;&lt;/record&gt;&lt;/Cite&gt;&lt;/EndNote&gt;</w:instrText>
      </w:r>
      <w:r w:rsidR="00322D24">
        <w:fldChar w:fldCharType="separate"/>
      </w:r>
      <w:r w:rsidR="00D06EA7">
        <w:rPr>
          <w:noProof/>
        </w:rPr>
        <w:t>[</w:t>
      </w:r>
      <w:hyperlink w:anchor="_ENREF_1" w:tooltip="FAO/WHO, 2002 #480" w:history="1">
        <w:r w:rsidR="009763EB">
          <w:rPr>
            <w:noProof/>
          </w:rPr>
          <w:t>1</w:t>
        </w:r>
      </w:hyperlink>
      <w:r w:rsidR="00D06EA7">
        <w:rPr>
          <w:noProof/>
        </w:rPr>
        <w:t>]</w:t>
      </w:r>
      <w:r w:rsidR="00322D24">
        <w:fldChar w:fldCharType="end"/>
      </w:r>
      <w:r w:rsidR="00BC61EA">
        <w:t xml:space="preserve">. Hittills är det </w:t>
      </w:r>
      <w:r w:rsidR="006C3597">
        <w:t>främst</w:t>
      </w:r>
      <w:r w:rsidR="00BC61EA">
        <w:t xml:space="preserve"> </w:t>
      </w:r>
      <w:proofErr w:type="spellStart"/>
      <w:r w:rsidR="00BC61EA">
        <w:rPr>
          <w:i/>
        </w:rPr>
        <w:t>Lactobacillus</w:t>
      </w:r>
      <w:proofErr w:type="spellEnd"/>
      <w:r w:rsidR="00D53A70">
        <w:rPr>
          <w:i/>
        </w:rPr>
        <w:t>-</w:t>
      </w:r>
      <w:r w:rsidR="00BC61EA">
        <w:rPr>
          <w:i/>
        </w:rPr>
        <w:t xml:space="preserve"> </w:t>
      </w:r>
      <w:r w:rsidR="00BC61EA" w:rsidRPr="00E04BE8">
        <w:t xml:space="preserve">och </w:t>
      </w:r>
      <w:proofErr w:type="spellStart"/>
      <w:r w:rsidR="00BC61EA" w:rsidRPr="00E04BE8">
        <w:rPr>
          <w:i/>
        </w:rPr>
        <w:t>Bifidobacterium</w:t>
      </w:r>
      <w:proofErr w:type="spellEnd"/>
      <w:r w:rsidR="00D53A70">
        <w:rPr>
          <w:i/>
        </w:rPr>
        <w:t>-</w:t>
      </w:r>
      <w:r w:rsidR="00BC61EA" w:rsidRPr="00E04BE8">
        <w:t>arter som</w:t>
      </w:r>
      <w:r w:rsidR="00BC61EA">
        <w:t xml:space="preserve"> har använts, men i framtiden kan även andra </w:t>
      </w:r>
      <w:r w:rsidR="00BC61EA" w:rsidRPr="00E04BE8">
        <w:t xml:space="preserve">arter </w:t>
      </w:r>
      <w:r w:rsidR="00B6767C" w:rsidRPr="00E04BE8">
        <w:t>komma att identifieras</w:t>
      </w:r>
      <w:r w:rsidR="00B6767C">
        <w:t xml:space="preserve"> </w:t>
      </w:r>
      <w:r w:rsidR="00BC61EA">
        <w:t xml:space="preserve">som effektiva. </w:t>
      </w:r>
      <w:r w:rsidR="006C3597">
        <w:t xml:space="preserve">Meta-analyser </w:t>
      </w:r>
      <w:r w:rsidR="001F44C1">
        <w:t xml:space="preserve">på </w:t>
      </w:r>
      <w:r w:rsidR="006C3597">
        <w:t xml:space="preserve">den preventiva </w:t>
      </w:r>
      <w:r w:rsidR="00025FEE">
        <w:t xml:space="preserve">effekten av </w:t>
      </w:r>
      <w:proofErr w:type="spellStart"/>
      <w:r w:rsidR="00025FEE" w:rsidRPr="00E04BE8">
        <w:t>probiotika</w:t>
      </w:r>
      <w:proofErr w:type="spellEnd"/>
      <w:r w:rsidR="00FB0DB0" w:rsidRPr="00E04BE8">
        <w:t xml:space="preserve"> på </w:t>
      </w:r>
      <w:proofErr w:type="spellStart"/>
      <w:r w:rsidR="00B6767C" w:rsidRPr="00E04BE8">
        <w:t>nekrotiserande</w:t>
      </w:r>
      <w:proofErr w:type="spellEnd"/>
      <w:r w:rsidR="00B6767C" w:rsidRPr="00E04BE8">
        <w:t xml:space="preserve"> </w:t>
      </w:r>
      <w:proofErr w:type="spellStart"/>
      <w:r w:rsidR="00B6767C" w:rsidRPr="00E04BE8">
        <w:t>enterokolit</w:t>
      </w:r>
      <w:proofErr w:type="spellEnd"/>
      <w:r w:rsidR="00B6767C" w:rsidRPr="00E04BE8">
        <w:t xml:space="preserve"> (</w:t>
      </w:r>
      <w:r w:rsidR="00FB0DB0" w:rsidRPr="00E04BE8">
        <w:t>NEC</w:t>
      </w:r>
      <w:r w:rsidR="00B6767C" w:rsidRPr="00E04BE8">
        <w:t>)</w:t>
      </w:r>
      <w:r w:rsidR="001F44C1" w:rsidRPr="00E04BE8">
        <w:t>, mortalitet</w:t>
      </w:r>
      <w:r w:rsidR="001F44C1">
        <w:t xml:space="preserve"> och ti</w:t>
      </w:r>
      <w:r w:rsidR="006C3597">
        <w:t>d</w:t>
      </w:r>
      <w:r w:rsidR="001F44C1">
        <w:t xml:space="preserve"> till full </w:t>
      </w:r>
      <w:proofErr w:type="spellStart"/>
      <w:r w:rsidR="00FB0DB0">
        <w:t>enteral</w:t>
      </w:r>
      <w:proofErr w:type="spellEnd"/>
      <w:r w:rsidR="00FB0DB0">
        <w:t xml:space="preserve"> </w:t>
      </w:r>
      <w:proofErr w:type="spellStart"/>
      <w:r w:rsidR="001F44C1">
        <w:t>tillmatning</w:t>
      </w:r>
      <w:proofErr w:type="spellEnd"/>
      <w:r w:rsidR="001F44C1">
        <w:t xml:space="preserve"> har varit mycket lovande </w:t>
      </w:r>
      <w:r w:rsidR="00322D24">
        <w:fldChar w:fldCharType="begin"/>
      </w:r>
      <w:r w:rsidR="008F436E">
        <w:instrText xml:space="preserve"> ADDIN EN.CITE &lt;EndNote&gt;&lt;Cite&gt;&lt;Author&gt;AlFaleh&lt;/Author&gt;&lt;Year&gt;2014&lt;/Year&gt;&lt;RecNum&gt;1404&lt;/RecNum&gt;&lt;DisplayText&gt;[2]&lt;/DisplayText&gt;&lt;record&gt;&lt;rec-number&gt;1404&lt;/rec-number&gt;&lt;foreign-keys&gt;&lt;key app="EN" db-id="pwxevw5pgaes51e22ps59t2r9pwee5frdz5s" timestamp="1420998381"&gt;1404&lt;/key&gt;&lt;/foreign-keys&gt;&lt;ref-type name="Journal Article"&gt;17&lt;/ref-type&gt;&lt;contributors&gt;&lt;authors&gt;&lt;author&gt;AlFaleh, K.&lt;/author&gt;&lt;author&gt;Anabrees, J.&lt;/author&gt;&lt;/authors&gt;&lt;/contributors&gt;&lt;auth-address&gt;Department of Pediatrics (Division of Neonatology), King Saud University, King Khalid University Hospital and College of Medicine, Department of Pediatrics (39), P.O. Box 2925, Riyadh, Saudi Arabia, 11461.&lt;/auth-address&gt;&lt;titles&gt;&lt;title&gt;Probiotics for prevention of necrotizing enterocolitis in preterm infants&lt;/title&gt;&lt;secondary-title&gt;The Cochrane database of systematic reviews&lt;/secondary-title&gt;&lt;alt-title&gt;Cochrane Database Syst Rev&lt;/alt-title&gt;&lt;/titles&gt;&lt;alt-periodical&gt;&lt;full-title&gt;Cochrane Database Syst Rev&lt;/full-title&gt;&lt;/alt-periodical&gt;&lt;pages&gt;CD005496&lt;/pages&gt;&lt;volume&gt;4&lt;/volume&gt;&lt;edition&gt;2014/04/12&lt;/edition&gt;&lt;dates&gt;&lt;year&gt;2014&lt;/year&gt;&lt;/dates&gt;&lt;isbn&gt;1469-493X (Electronic)&amp;#xD;1361-6137 (Linking)&lt;/isbn&gt;&lt;accession-num&gt;24723255&lt;/accession-num&gt;&lt;work-type&gt;Meta-Analysis&amp;#xD;Research Support, Non-U.S. Gov&amp;apos;t&amp;#xD;Research Support, U.S. Gov&amp;apos;t, P.H.S.&amp;#xD;Review&lt;/work-type&gt;&lt;urls&gt;&lt;related-urls&gt;&lt;url&gt;http://www.ncbi.nlm.nih.gov/pubmed/24723255&lt;/url&gt;&lt;/related-urls&gt;&lt;/urls&gt;&lt;electronic-resource-num&gt;10.1002/14651858.CD005496.pub4&lt;/electronic-resource-num&gt;&lt;language&gt;eng&lt;/language&gt;&lt;/record&gt;&lt;/Cite&gt;&lt;/EndNote&gt;</w:instrText>
      </w:r>
      <w:r w:rsidR="00322D24">
        <w:fldChar w:fldCharType="separate"/>
      </w:r>
      <w:r w:rsidR="00D06EA7">
        <w:rPr>
          <w:noProof/>
        </w:rPr>
        <w:t>[</w:t>
      </w:r>
      <w:hyperlink w:anchor="_ENREF_2" w:tooltip="AlFaleh, 2014 #1404" w:history="1">
        <w:r w:rsidR="009763EB">
          <w:rPr>
            <w:noProof/>
          </w:rPr>
          <w:t>2</w:t>
        </w:r>
      </w:hyperlink>
      <w:r w:rsidR="00D06EA7">
        <w:rPr>
          <w:noProof/>
        </w:rPr>
        <w:t>]</w:t>
      </w:r>
      <w:r w:rsidR="00322D24">
        <w:fldChar w:fldCharType="end"/>
      </w:r>
      <w:r w:rsidR="006C3597">
        <w:t xml:space="preserve">. </w:t>
      </w:r>
      <w:r w:rsidR="00AC6546">
        <w:t xml:space="preserve">På grund av den </w:t>
      </w:r>
      <w:r w:rsidR="001F44C1">
        <w:t xml:space="preserve">stora </w:t>
      </w:r>
      <w:r w:rsidR="005F5EC1">
        <w:t>heterogeniteten</w:t>
      </w:r>
      <w:r w:rsidR="001F44C1">
        <w:t xml:space="preserve"> och den bristfälliga </w:t>
      </w:r>
      <w:r w:rsidR="005F5EC1" w:rsidRPr="00E04BE8">
        <w:t>kvalit</w:t>
      </w:r>
      <w:r w:rsidR="00B6767C" w:rsidRPr="00E04BE8">
        <w:t>e</w:t>
      </w:r>
      <w:r w:rsidR="005F5EC1" w:rsidRPr="00E04BE8">
        <w:t>ten</w:t>
      </w:r>
      <w:r w:rsidR="001F44C1" w:rsidRPr="00E04BE8">
        <w:t xml:space="preserve"> av</w:t>
      </w:r>
      <w:r w:rsidR="001F44C1">
        <w:t xml:space="preserve"> de </w:t>
      </w:r>
      <w:r w:rsidR="001F44C1" w:rsidRPr="00E04BE8">
        <w:t>ingående studiern</w:t>
      </w:r>
      <w:r w:rsidR="005F5EC1" w:rsidRPr="00E04BE8">
        <w:t>a</w:t>
      </w:r>
      <w:r w:rsidR="00B6767C" w:rsidRPr="00E04BE8">
        <w:t xml:space="preserve"> </w:t>
      </w:r>
      <w:r w:rsidR="005F5EC1" w:rsidRPr="00E04BE8">
        <w:t>har dock</w:t>
      </w:r>
      <w:r w:rsidR="005F5EC1">
        <w:t xml:space="preserve"> evidensen</w:t>
      </w:r>
      <w:r w:rsidR="001F44C1">
        <w:t xml:space="preserve"> inte </w:t>
      </w:r>
      <w:r w:rsidR="006C3597">
        <w:t>ansetts</w:t>
      </w:r>
      <w:r w:rsidR="001F44C1">
        <w:t xml:space="preserve"> </w:t>
      </w:r>
      <w:r w:rsidR="001F44C1" w:rsidRPr="00E04BE8">
        <w:t>tillräcklig</w:t>
      </w:r>
      <w:r w:rsidR="00B6767C" w:rsidRPr="00E04BE8">
        <w:t>t</w:t>
      </w:r>
      <w:r w:rsidR="001F44C1" w:rsidRPr="00E04BE8">
        <w:t xml:space="preserve"> hög</w:t>
      </w:r>
      <w:r w:rsidR="001F44C1">
        <w:t xml:space="preserve"> för att </w:t>
      </w:r>
      <w:r w:rsidR="00B74C95">
        <w:t xml:space="preserve">rekommendera specifika probiotiska preparat </w:t>
      </w:r>
      <w:r w:rsidR="005F5EC1">
        <w:t>inom neonatalvården</w:t>
      </w:r>
      <w:r w:rsidR="00EB4BBA">
        <w:t xml:space="preserve"> tidigare</w:t>
      </w:r>
      <w:r w:rsidR="006C3597">
        <w:t xml:space="preserve"> </w:t>
      </w:r>
      <w:r w:rsidR="00322D24">
        <w:fldChar w:fldCharType="begin">
          <w:fldData xml:space="preserve">PEVuZE5vdGU+PENpdGU+PEF1dGhvcj5NaWhhdHNjaDwvQXV0aG9yPjxZZWFyPjIwMTI8L1llYXI+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</w:fldData>
        </w:fldChar>
      </w:r>
      <w:r w:rsidR="008F436E">
        <w:instrText xml:space="preserve"> ADDIN EN.CITE </w:instrText>
      </w:r>
      <w:r w:rsidR="008F436E">
        <w:fldChar w:fldCharType="begin">
          <w:fldData xml:space="preserve">PEVuZE5vdGU+PENpdGU+PEF1dGhvcj5NaWhhdHNjaDwvQXV0aG9yPjxZZWFyPjIwMTI8L1llYXI+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</w:fldData>
        </w:fldChar>
      </w:r>
      <w:r w:rsidR="008F436E">
        <w:instrText xml:space="preserve"> ADDIN EN.CITE.DATA </w:instrText>
      </w:r>
      <w:r w:rsidR="008F436E">
        <w:fldChar w:fldCharType="end"/>
      </w:r>
      <w:r w:rsidR="00322D24">
        <w:fldChar w:fldCharType="separate"/>
      </w:r>
      <w:r w:rsidR="00D06EA7">
        <w:rPr>
          <w:noProof/>
        </w:rPr>
        <w:t>[</w:t>
      </w:r>
      <w:hyperlink w:anchor="_ENREF_3" w:tooltip="Mihatsch, 2012 #1084" w:history="1">
        <w:r w:rsidR="009763EB">
          <w:rPr>
            <w:noProof/>
          </w:rPr>
          <w:t>3</w:t>
        </w:r>
      </w:hyperlink>
      <w:r w:rsidR="00D06EA7">
        <w:rPr>
          <w:noProof/>
        </w:rPr>
        <w:t>]</w:t>
      </w:r>
      <w:r w:rsidR="00322D24">
        <w:fldChar w:fldCharType="end"/>
      </w:r>
      <w:r w:rsidR="005F5EC1">
        <w:t xml:space="preserve">. </w:t>
      </w:r>
      <w:r w:rsidR="00DF6EE8">
        <w:t xml:space="preserve">Den största studien som visat en signifikant effekt av </w:t>
      </w:r>
      <w:proofErr w:type="spellStart"/>
      <w:r w:rsidR="00DF6EE8">
        <w:t>probiotika</w:t>
      </w:r>
      <w:proofErr w:type="spellEnd"/>
      <w:r w:rsidR="00DF6EE8">
        <w:t xml:space="preserve"> på NEC är </w:t>
      </w:r>
      <w:proofErr w:type="spellStart"/>
      <w:r w:rsidR="00DF6EE8">
        <w:t>ProPrem</w:t>
      </w:r>
      <w:proofErr w:type="spellEnd"/>
      <w:r w:rsidR="00DF6EE8">
        <w:t>-studien. Det var</w:t>
      </w:r>
      <w:r w:rsidR="004A0BF6">
        <w:t xml:space="preserve"> </w:t>
      </w:r>
      <w:r w:rsidR="00DF6EE8">
        <w:t xml:space="preserve">en </w:t>
      </w:r>
      <w:r w:rsidR="004A0BF6">
        <w:t>välgjord</w:t>
      </w:r>
      <w:r w:rsidR="001F44C1">
        <w:t xml:space="preserve"> dubbel-blind placebo-kontroll</w:t>
      </w:r>
      <w:r w:rsidR="00FC5708">
        <w:t>erad studie</w:t>
      </w:r>
      <w:r w:rsidR="00EC1272">
        <w:t xml:space="preserve"> </w:t>
      </w:r>
      <w:r w:rsidR="001F44C1">
        <w:t xml:space="preserve">med adekvat </w:t>
      </w:r>
      <w:proofErr w:type="spellStart"/>
      <w:r w:rsidR="005F5EC1">
        <w:t>po</w:t>
      </w:r>
      <w:r w:rsidR="001F44C1">
        <w:t>wer</w:t>
      </w:r>
      <w:proofErr w:type="spellEnd"/>
      <w:r w:rsidR="00DF6EE8">
        <w:t xml:space="preserve"> som </w:t>
      </w:r>
      <w:r w:rsidR="00FC5708">
        <w:t xml:space="preserve">visade på en tydlig </w:t>
      </w:r>
      <w:r w:rsidR="00FC5708" w:rsidRPr="00E04BE8">
        <w:t>effekt</w:t>
      </w:r>
      <w:r w:rsidR="00EB4BBA">
        <w:t xml:space="preserve"> på NEC</w:t>
      </w:r>
      <w:r w:rsidR="00FC5708" w:rsidRPr="00E04BE8">
        <w:t xml:space="preserve"> </w:t>
      </w:r>
      <w:r w:rsidR="00FC5708">
        <w:t>på barn med födelsevikt på 100</w:t>
      </w:r>
      <w:r w:rsidR="00FC5708" w:rsidRPr="00E04BE8">
        <w:t>0-1500</w:t>
      </w:r>
      <w:r w:rsidR="00B6767C" w:rsidRPr="00E04BE8">
        <w:t xml:space="preserve"> </w:t>
      </w:r>
      <w:r w:rsidR="00FC5708" w:rsidRPr="00E04BE8">
        <w:t>g</w:t>
      </w:r>
      <w:r w:rsidR="00DF6EE8">
        <w:t xml:space="preserve"> med en kombination</w:t>
      </w:r>
      <w:r w:rsidR="00DF6EE8" w:rsidRPr="00BF2BB8">
        <w:rPr>
          <w:rFonts w:cstheme="majorHAnsi"/>
          <w:i/>
          <w:iCs/>
          <w:shd w:val="clear" w:color="auto" w:fill="FFFFFF"/>
        </w:rPr>
        <w:t xml:space="preserve"> </w:t>
      </w:r>
      <w:r w:rsidR="00DF6EE8" w:rsidRPr="00BF2BB8">
        <w:rPr>
          <w:rFonts w:cstheme="majorHAnsi"/>
        </w:rPr>
        <w:t xml:space="preserve">av </w:t>
      </w:r>
      <w:proofErr w:type="spellStart"/>
      <w:r w:rsidR="00DF6EE8" w:rsidRPr="00BF2BB8">
        <w:rPr>
          <w:rFonts w:cstheme="majorHAnsi"/>
          <w:i/>
          <w:iCs/>
        </w:rPr>
        <w:t>Bifidobacterium</w:t>
      </w:r>
      <w:proofErr w:type="spellEnd"/>
      <w:r w:rsidR="00DF6EE8" w:rsidRPr="00BF2BB8">
        <w:rPr>
          <w:rFonts w:cstheme="majorHAnsi"/>
          <w:i/>
          <w:iCs/>
        </w:rPr>
        <w:t xml:space="preserve"> </w:t>
      </w:r>
      <w:proofErr w:type="spellStart"/>
      <w:r w:rsidR="00DF6EE8" w:rsidRPr="00BF2BB8">
        <w:rPr>
          <w:rFonts w:cstheme="majorHAnsi"/>
          <w:i/>
          <w:iCs/>
        </w:rPr>
        <w:t>infantis</w:t>
      </w:r>
      <w:proofErr w:type="spellEnd"/>
      <w:r w:rsidR="00DF6EE8" w:rsidRPr="00BF2BB8">
        <w:rPr>
          <w:rFonts w:cstheme="majorHAnsi"/>
        </w:rPr>
        <w:t xml:space="preserve"> Bb-02, </w:t>
      </w:r>
      <w:proofErr w:type="spellStart"/>
      <w:r w:rsidR="00DF6EE8" w:rsidRPr="00BF2BB8">
        <w:rPr>
          <w:rFonts w:cstheme="majorHAnsi"/>
          <w:i/>
          <w:iCs/>
        </w:rPr>
        <w:t>Bifidobacterium</w:t>
      </w:r>
      <w:proofErr w:type="spellEnd"/>
      <w:r w:rsidR="00DF6EE8" w:rsidRPr="00BF2BB8">
        <w:rPr>
          <w:rFonts w:cstheme="majorHAnsi"/>
          <w:i/>
          <w:iCs/>
        </w:rPr>
        <w:t xml:space="preserve"> </w:t>
      </w:r>
      <w:proofErr w:type="spellStart"/>
      <w:r w:rsidR="00DF6EE8" w:rsidRPr="00BF2BB8">
        <w:rPr>
          <w:rFonts w:cstheme="majorHAnsi"/>
          <w:i/>
          <w:iCs/>
        </w:rPr>
        <w:t>lactis</w:t>
      </w:r>
      <w:proofErr w:type="spellEnd"/>
      <w:r w:rsidR="00DF6EE8" w:rsidRPr="00BF2BB8">
        <w:rPr>
          <w:rFonts w:cstheme="majorHAnsi"/>
        </w:rPr>
        <w:t xml:space="preserve"> Bb-12, och </w:t>
      </w:r>
      <w:proofErr w:type="spellStart"/>
      <w:r w:rsidR="00DF6EE8" w:rsidRPr="00BF2BB8">
        <w:rPr>
          <w:rFonts w:cstheme="majorHAnsi"/>
          <w:i/>
          <w:iCs/>
        </w:rPr>
        <w:t>Streptococcus</w:t>
      </w:r>
      <w:proofErr w:type="spellEnd"/>
      <w:r w:rsidR="00DF6EE8" w:rsidRPr="00BF2BB8">
        <w:rPr>
          <w:rFonts w:cstheme="majorHAnsi"/>
          <w:i/>
          <w:iCs/>
        </w:rPr>
        <w:t xml:space="preserve"> </w:t>
      </w:r>
      <w:proofErr w:type="spellStart"/>
      <w:r w:rsidR="00DF6EE8" w:rsidRPr="00BF2BB8">
        <w:rPr>
          <w:rFonts w:cstheme="majorHAnsi"/>
          <w:i/>
          <w:iCs/>
        </w:rPr>
        <w:t>thermophilus</w:t>
      </w:r>
      <w:proofErr w:type="spellEnd"/>
      <w:r w:rsidR="00DF6EE8" w:rsidRPr="00BF2BB8">
        <w:rPr>
          <w:rFonts w:cstheme="majorHAnsi"/>
        </w:rPr>
        <w:t xml:space="preserve"> TH-4</w:t>
      </w:r>
      <w:r w:rsidR="00FC5708">
        <w:t xml:space="preserve"> </w:t>
      </w:r>
      <w:r w:rsidR="00322D24">
        <w:fldChar w:fldCharType="begin"/>
      </w:r>
      <w:r w:rsidR="008F436E">
        <w:instrText xml:space="preserve"> ADDIN EN.CITE &lt;EndNote&gt;&lt;Cite&gt;&lt;Author&gt;Jacobs&lt;/Author&gt;&lt;Year&gt;2013&lt;/Year&gt;&lt;RecNum&gt;1194&lt;/RecNum&gt;&lt;DisplayText&gt;[4]&lt;/DisplayText&gt;&lt;record&gt;&lt;rec-number&gt;1194&lt;/rec-number&gt;&lt;foreign-keys&gt;&lt;key app="EN" db-id="pwxevw5pgaes51e22ps59t2r9pwee5frdz5s" timestamp="1388772471"&gt;1194&lt;/key&gt;&lt;/foreign-keys&gt;&lt;ref-type name="Journal Article"&gt;17&lt;/ref-type&gt;&lt;contributors&gt;&lt;authors&gt;&lt;author&gt;Jacobs, S. E.&lt;/author&gt;&lt;author&gt;Tobin, J. M.&lt;/author&gt;&lt;author&gt;Opie, G. F.&lt;/author&gt;&lt;author&gt;Donath, S.&lt;/author&gt;&lt;author&gt;Tabrizi, S. N.&lt;/author&gt;&lt;author&gt;Pirotta, M.&lt;/author&gt;&lt;author&gt;Morley, C. J.&lt;/author&gt;&lt;author&gt;Garland, S. M.&lt;/author&gt;&lt;/authors&gt;&lt;/contributors&gt;&lt;auth-address&gt;Women&amp;apos;s Centre for Infectious Diseases, Bio 21 Institute, 30 Flemington Rd, Parkville 3052, Victoria, Australia. suzanne.garland@thewomens.org.au.&lt;/auth-address&gt;&lt;titles&gt;&lt;title&gt;Probiotic Effects on Late-onset Sepsis in Very Preterm Infants: A Randomized Controlled Trial&lt;/title&gt;&lt;secondary-title&gt;Pediatrics&lt;/secondary-title&gt;&lt;alt-title&gt;Pediatrics&lt;/alt-title&gt;&lt;/titles&gt;&lt;periodical&gt;&lt;full-title&gt;Pediatrics&lt;/full-title&gt;&lt;/periodical&gt;&lt;alt-periodical&gt;&lt;full-title&gt;Pediatrics&lt;/full-title&gt;&lt;/alt-periodical&gt;&lt;pages&gt;1055-62&lt;/pages&gt;&lt;volume&gt;132&lt;/volume&gt;&lt;number&gt;6&lt;/number&gt;&lt;edition&gt;2013/11/20&lt;/edition&gt;&lt;dates&gt;&lt;year&gt;2013&lt;/year&gt;&lt;pub-dates&gt;&lt;date&gt;Dec&lt;/date&gt;&lt;/pub-dates&gt;&lt;/dates&gt;&lt;isbn&gt;1098-4275 (Electronic)&amp;#xD;0031-4005 (Linking)&lt;/isbn&gt;&lt;accession-num&gt;24249817&lt;/accession-num&gt;&lt;urls&gt;&lt;related-urls&gt;&lt;url&gt;http://www.ncbi.nlm.nih.gov/pubmed/24249817&lt;/url&gt;&lt;/related-urls&gt;&lt;/urls&gt;&lt;electronic-resource-num&gt;10.1542/peds.2013-1339&lt;/electronic-resource-num&gt;&lt;language&gt;eng&lt;/language&gt;&lt;/record&gt;&lt;/Cite&gt;&lt;/EndNote&gt;</w:instrText>
      </w:r>
      <w:r w:rsidR="00322D24">
        <w:fldChar w:fldCharType="separate"/>
      </w:r>
      <w:r w:rsidR="00D06EA7">
        <w:rPr>
          <w:noProof/>
        </w:rPr>
        <w:t>[</w:t>
      </w:r>
      <w:hyperlink w:anchor="_ENREF_4" w:tooltip="Jacobs, 2013 #1194" w:history="1">
        <w:r w:rsidR="009763EB">
          <w:rPr>
            <w:noProof/>
          </w:rPr>
          <w:t>4</w:t>
        </w:r>
      </w:hyperlink>
      <w:r w:rsidR="00D06EA7">
        <w:rPr>
          <w:noProof/>
        </w:rPr>
        <w:t>]</w:t>
      </w:r>
      <w:r w:rsidR="00322D24">
        <w:fldChar w:fldCharType="end"/>
      </w:r>
      <w:r w:rsidR="00FC5708">
        <w:t xml:space="preserve">. </w:t>
      </w:r>
      <w:r w:rsidR="00560441">
        <w:rPr>
          <w:rFonts w:cstheme="majorHAnsi"/>
        </w:rPr>
        <w:t xml:space="preserve">ESPGHAN har nyligen kommit ut med rekommendationer som bygger </w:t>
      </w:r>
      <w:r w:rsidR="001B6325">
        <w:rPr>
          <w:rFonts w:cstheme="majorHAnsi"/>
        </w:rPr>
        <w:t xml:space="preserve">på </w:t>
      </w:r>
      <w:r w:rsidR="00560441">
        <w:rPr>
          <w:rFonts w:cstheme="majorHAnsi"/>
        </w:rPr>
        <w:t>en systematisk nätverksmetaanalys</w:t>
      </w:r>
      <w:r w:rsidR="00DF6EE8">
        <w:rPr>
          <w:rFonts w:cstheme="majorHAnsi"/>
        </w:rPr>
        <w:t xml:space="preserve"> </w:t>
      </w:r>
      <w:r w:rsidR="009763EB">
        <w:rPr>
          <w:rFonts w:cstheme="majorHAnsi"/>
        </w:rPr>
        <w:fldChar w:fldCharType="begin"/>
      </w:r>
      <w:r w:rsidR="009763EB">
        <w:rPr>
          <w:rFonts w:cstheme="majorHAnsi"/>
        </w:rPr>
        <w:instrText xml:space="preserve"> ADDIN EN.CITE &lt;EndNote&gt;&lt;Cite ExcludeYear="1"&gt;&lt;Author&gt;van den Akker&lt;/Author&gt;&lt;RecNum&gt;1661&lt;/RecNum&gt;&lt;DisplayText&gt;[5]&lt;/DisplayText&gt;&lt;record&gt;&lt;rec-number&gt;1661&lt;/rec-number&gt;&lt;foreign-keys&gt;&lt;key app="EN" db-id="pwxevw5pgaes51e22ps59t2r9pwee5frdz5s" timestamp="1580199144"&gt;1661&lt;/key&gt;&lt;/foreign-keys&gt;&lt;ref-type name="Journal Article"&gt;17&lt;/ref-type&gt;&lt;contributors&gt;&lt;authors&gt;&lt;author&gt;van den Akker, C. H. P.&lt;/author&gt;&lt;author&gt;van Goudoever, J.&lt;/author&gt;&lt;author&gt;Shamir, R.&lt;/author&gt;&lt;author&gt;Domellöf, M.&lt;/author&gt;&lt;author&gt;Embleton, N. D.&lt;/author&gt;&lt;author&gt;Hojsak, I.&lt;/author&gt;&lt;author&gt;Lapillonne, A.&lt;/author&gt;&lt;author&gt;Mihatsch, W. A.&lt;/author&gt;&lt;author&gt;Canani, R. B.&lt;/author&gt;&lt;author&gt;Bronsky, J.&lt;/author&gt;&lt;author&gt;Campoy, C.&lt;/author&gt;&lt;author&gt;Fewtrell, M.S.&lt;/author&gt;&lt;author&gt;Fidler Mis, N.&lt;/author&gt;&lt;author&gt;Guarino, A.&lt;/author&gt;&lt;author&gt;Hulst, J.M.&lt;/author&gt;&lt;author&gt;Indrio, F.&lt;/author&gt;&lt;author&gt;Kolacek, S.&lt;/author&gt;&lt;author&gt;Orel, R.&lt;/author&gt;&lt;author&gt;Vandenplas, Y.&lt;/author&gt;&lt;author&gt;Weizman, Z.&lt;/author&gt;&lt;author&gt;Szajewska, H.&lt;/author&gt;&lt;/authors&gt;&lt;/contributors&gt;&lt;titles&gt;&lt;title&gt;Probiotics and preterm infants: a position paper by the ESPGHAN Committee on Nutrition and the ESPGHAN Working Group for Probiotics and Prebiotics&lt;/title&gt;&lt;secondary-title&gt;Journal Pediatr Gastroenterol Nutr&lt;/secondary-title&gt;&lt;/titles&gt;&lt;periodical&gt;&lt;full-title&gt;Journal Pediatr Gastroenterol Nutr&lt;/full-title&gt;&lt;/periodical&gt;&lt;volume&gt;(i tryck)&lt;/volume&gt;&lt;dates&gt;&lt;year&gt;2020&lt;/year&gt;&lt;/dates&gt;&lt;urls&gt;&lt;/urls&gt;&lt;/record&gt;&lt;/Cite&gt;&lt;/EndNote&gt;</w:instrText>
      </w:r>
      <w:r w:rsidR="009763EB">
        <w:rPr>
          <w:rFonts w:cstheme="majorHAnsi"/>
        </w:rPr>
        <w:fldChar w:fldCharType="separate"/>
      </w:r>
      <w:r w:rsidR="009763EB">
        <w:rPr>
          <w:rFonts w:cstheme="majorHAnsi"/>
          <w:noProof/>
        </w:rPr>
        <w:t>[</w:t>
      </w:r>
      <w:hyperlink w:anchor="_ENREF_5" w:tooltip="van den Akker, 2020 #1661" w:history="1">
        <w:r w:rsidR="009763EB">
          <w:rPr>
            <w:rFonts w:cstheme="majorHAnsi"/>
            <w:noProof/>
          </w:rPr>
          <w:t>5</w:t>
        </w:r>
      </w:hyperlink>
      <w:r w:rsidR="009763EB">
        <w:rPr>
          <w:rFonts w:cstheme="majorHAnsi"/>
          <w:noProof/>
        </w:rPr>
        <w:t>]</w:t>
      </w:r>
      <w:r w:rsidR="009763EB">
        <w:rPr>
          <w:rFonts w:cstheme="majorHAnsi"/>
        </w:rPr>
        <w:fldChar w:fldCharType="end"/>
      </w:r>
      <w:r w:rsidR="00560441">
        <w:rPr>
          <w:rFonts w:cstheme="majorHAnsi"/>
        </w:rPr>
        <w:t>. De rekommenderar antingen kombination</w:t>
      </w:r>
      <w:r w:rsidR="00DF6EE8">
        <w:rPr>
          <w:rFonts w:cstheme="majorHAnsi"/>
        </w:rPr>
        <w:t xml:space="preserve">en som användes i </w:t>
      </w:r>
      <w:proofErr w:type="spellStart"/>
      <w:r w:rsidR="00DF6EE8">
        <w:rPr>
          <w:rFonts w:cstheme="majorHAnsi"/>
        </w:rPr>
        <w:t>ProPrem</w:t>
      </w:r>
      <w:proofErr w:type="spellEnd"/>
      <w:r w:rsidR="00DF6EE8">
        <w:rPr>
          <w:rFonts w:cstheme="majorHAnsi"/>
        </w:rPr>
        <w:t>-studien</w:t>
      </w:r>
      <w:r w:rsidR="003009C9">
        <w:rPr>
          <w:rFonts w:cstheme="majorHAnsi"/>
        </w:rPr>
        <w:t xml:space="preserve"> (v.g. se ov</w:t>
      </w:r>
      <w:r w:rsidR="00EB4BBA">
        <w:rPr>
          <w:rFonts w:cstheme="majorHAnsi"/>
        </w:rPr>
        <w:t>an)</w:t>
      </w:r>
      <w:r w:rsidR="00560441">
        <w:rPr>
          <w:rFonts w:cstheme="majorHAnsi"/>
        </w:rPr>
        <w:t xml:space="preserve"> eller </w:t>
      </w:r>
      <w:r w:rsidR="00DF6EE8">
        <w:rPr>
          <w:rFonts w:cstheme="majorHAnsi"/>
        </w:rPr>
        <w:t xml:space="preserve">stammen </w:t>
      </w:r>
      <w:proofErr w:type="spellStart"/>
      <w:r w:rsidR="00560441" w:rsidRPr="00BF2BB8">
        <w:rPr>
          <w:i/>
        </w:rPr>
        <w:t>Lactobacillus</w:t>
      </w:r>
      <w:proofErr w:type="spellEnd"/>
      <w:r w:rsidR="00560441" w:rsidRPr="00BF2BB8">
        <w:rPr>
          <w:i/>
        </w:rPr>
        <w:t xml:space="preserve"> </w:t>
      </w:r>
      <w:proofErr w:type="spellStart"/>
      <w:r w:rsidR="00560441" w:rsidRPr="00BF2BB8">
        <w:rPr>
          <w:i/>
        </w:rPr>
        <w:t>rhamnosus</w:t>
      </w:r>
      <w:proofErr w:type="spellEnd"/>
      <w:r w:rsidR="00560441" w:rsidRPr="00EC1272">
        <w:t xml:space="preserve"> GG </w:t>
      </w:r>
      <w:r w:rsidR="00560441" w:rsidRPr="00BF2BB8">
        <w:rPr>
          <w:rFonts w:cstheme="majorHAnsi"/>
          <w:shd w:val="clear" w:color="auto" w:fill="FFFFFF"/>
        </w:rPr>
        <w:t>ATCC53103</w:t>
      </w:r>
      <w:r w:rsidR="00560441">
        <w:t xml:space="preserve">. </w:t>
      </w:r>
      <w:r w:rsidR="00DF6EE8">
        <w:t>ESPGHAN påpekar dock att det ä</w:t>
      </w:r>
      <w:r w:rsidR="00FC5708">
        <w:t xml:space="preserve">nnu </w:t>
      </w:r>
      <w:r w:rsidR="00DF6EE8">
        <w:t xml:space="preserve">inte </w:t>
      </w:r>
      <w:r w:rsidR="00FC5708">
        <w:t xml:space="preserve">finns stöd för att </w:t>
      </w:r>
      <w:proofErr w:type="spellStart"/>
      <w:r w:rsidR="00FC5708">
        <w:t>probiotika</w:t>
      </w:r>
      <w:proofErr w:type="spellEnd"/>
      <w:r w:rsidR="00FC5708">
        <w:t xml:space="preserve"> har effekt på extremt för tidigt födda barn med en </w:t>
      </w:r>
      <w:r w:rsidR="00FC5708" w:rsidRPr="00E04BE8">
        <w:t>födelsevikt &lt;1000</w:t>
      </w:r>
      <w:r w:rsidR="00B6767C" w:rsidRPr="00E04BE8">
        <w:t xml:space="preserve"> </w:t>
      </w:r>
      <w:r w:rsidR="00FC5708" w:rsidRPr="00E04BE8">
        <w:t xml:space="preserve">g </w:t>
      </w:r>
      <w:r w:rsidR="00322D24" w:rsidRPr="00E04BE8">
        <w:fldChar w:fldCharType="begin">
          <w:fldData xml:space="preserve">PEVuZE5vdGU+PENpdGU+PEF1dGhvcj5BbEZhbGVoPC9BdXRob3I+PFllYXI+MjAxNDwvWWVhcj48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MTA1NS02MjwvcGFnZXM+PHZvbHVtZT4xMzI8L3Zv
bHVtZT48bnVtYmVyPjY8L251bWJlcj48ZWRpdGlvbj4yMDEzLzExLzIwPC9lZGl0aW9uPjxkYXRl
cz48eWVhcj4yMDEzPC95ZWFyPjxwdWItZGF0ZXM+PGRhdGU+RGVjPC9kYXRlPjwvcHViLWRhdGVz
PjwvZGF0ZXM+PGlzYm4+MTA5OC00Mjc1IChFbGVjdHJvbmljKSYjeEQ7MDAzMS00MDA1IChMaW5r
aW5nKTwvaXNibj48YWNjZXNzaW9uLW51bT4yNDI0OTgxNzwvYWNjZXNzaW9uLW51bT48dXJscz48
cmVsYXRlZC11cmxzPjx1cmw+aHR0cDovL3d3dy5uY2JpLm5sbS5uaWguZ292L3B1Ym1lZC8yNDI0
OTgxNzwvdXJsPjwvcmVsYXRlZC11cmxzPjwvdXJscz48ZWxlY3Ryb25pYy1yZXNvdXJjZS1udW0+
MTAuMTU0Mi9wZWRzLjIwMTMtMTMzOTwvZWxlY3Ryb25pYy1yZXNvdXJjZS1udW0+PGxhbmd1YWdl
PmVuZzwvbGFuZ3VhZ2U+PC9yZWNvcmQ+PC9DaXRlPjwvRW5kTm90ZT5=
</w:fldData>
        </w:fldChar>
      </w:r>
      <w:r w:rsidR="008F436E">
        <w:instrText xml:space="preserve"> ADDIN EN.CITE </w:instrText>
      </w:r>
      <w:r w:rsidR="008F436E">
        <w:fldChar w:fldCharType="begin">
          <w:fldData xml:space="preserve">PEVuZE5vdGU+PENpdGU+PEF1dGhvcj5BbEZhbGVoPC9BdXRob3I+PFllYXI+MjAxNDwvWWVhcj48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MTA1NS02MjwvcGFnZXM+PHZvbHVtZT4xMzI8L3Zv
bHVtZT48bnVtYmVyPjY8L251bWJlcj48ZWRpdGlvbj4yMDEzLzExLzIwPC9lZGl0aW9uPjxkYXRl
cz48eWVhcj4yMDEzPC95ZWFyPjxwdWItZGF0ZXM+PGRhdGU+RGVjPC9kYXRlPjwvcHViLWRhdGVz
PjwvZGF0ZXM+PGlzYm4+MTA5OC00Mjc1IChFbGVjdHJvbmljKSYjeEQ7MDAzMS00MDA1IChMaW5r
aW5nKTwvaXNibj48YWNjZXNzaW9uLW51bT4yNDI0OTgxNzwvYWNjZXNzaW9uLW51bT48dXJscz48
cmVsYXRlZC11cmxzPjx1cmw+aHR0cDovL3d3dy5uY2JpLm5sbS5uaWguZ292L3B1Ym1lZC8yNDI0
OTgxNzwvdXJsPjwvcmVsYXRlZC11cmxzPjwvdXJscz48ZWxlY3Ryb25pYy1yZXNvdXJjZS1udW0+
MTAuMTU0Mi9wZWRzLjIwMTMtMTMzOTwvZWxlY3Ryb25pYy1yZXNvdXJjZS1udW0+PGxhbmd1YWdl
PmVuZzwvbGFuZ3VhZ2U+PC9yZWNvcmQ+PC9DaXRlPjwvRW5kTm90ZT5=
</w:fldData>
        </w:fldChar>
      </w:r>
      <w:r w:rsidR="008F436E">
        <w:instrText xml:space="preserve"> ADDIN EN.CITE.DATA </w:instrText>
      </w:r>
      <w:r w:rsidR="008F436E">
        <w:fldChar w:fldCharType="end"/>
      </w:r>
      <w:r w:rsidR="00322D24" w:rsidRPr="00E04BE8">
        <w:fldChar w:fldCharType="separate"/>
      </w:r>
      <w:r w:rsidR="00A11BB0" w:rsidRPr="00E04BE8">
        <w:rPr>
          <w:noProof/>
        </w:rPr>
        <w:t>[</w:t>
      </w:r>
      <w:hyperlink w:anchor="_ENREF_2" w:tooltip="AlFaleh, 2014 #1404" w:history="1">
        <w:r w:rsidR="009763EB" w:rsidRPr="00E04BE8">
          <w:rPr>
            <w:noProof/>
          </w:rPr>
          <w:t>2</w:t>
        </w:r>
      </w:hyperlink>
      <w:r w:rsidR="00A11BB0" w:rsidRPr="00E04BE8">
        <w:rPr>
          <w:noProof/>
        </w:rPr>
        <w:t xml:space="preserve">, </w:t>
      </w:r>
      <w:hyperlink w:anchor="_ENREF_4" w:tooltip="Jacobs, 2013 #1194" w:history="1">
        <w:r w:rsidR="009763EB" w:rsidRPr="00E04BE8">
          <w:rPr>
            <w:noProof/>
          </w:rPr>
          <w:t>4</w:t>
        </w:r>
      </w:hyperlink>
      <w:r w:rsidR="00A11BB0" w:rsidRPr="00E04BE8">
        <w:rPr>
          <w:noProof/>
        </w:rPr>
        <w:t>]</w:t>
      </w:r>
      <w:r w:rsidR="00322D24" w:rsidRPr="00E04BE8">
        <w:fldChar w:fldCharType="end"/>
      </w:r>
      <w:r w:rsidR="004A0BF6" w:rsidRPr="00E04BE8">
        <w:t>.</w:t>
      </w:r>
    </w:p>
    <w:p w14:paraId="6B9DF164" w14:textId="77777777" w:rsidR="001F0745" w:rsidRDefault="001F0745"/>
    <w:p w14:paraId="435537FE" w14:textId="3ADFDB3F" w:rsidR="00DF6EE8" w:rsidRDefault="00EC1272" w:rsidP="00DF6EE8">
      <w:r>
        <w:t>R</w:t>
      </w:r>
      <w:r w:rsidR="006C3597">
        <w:t xml:space="preserve">egleringen av probiotiska produkter </w:t>
      </w:r>
      <w:r w:rsidR="006C3597" w:rsidRPr="00E04BE8">
        <w:t xml:space="preserve">såväl nationellt </w:t>
      </w:r>
      <w:r w:rsidR="001B6325">
        <w:t>som</w:t>
      </w:r>
      <w:r w:rsidR="006C3597" w:rsidRPr="00E04BE8">
        <w:t xml:space="preserve"> internationellt </w:t>
      </w:r>
      <w:r w:rsidR="00B6767C" w:rsidRPr="00E04BE8">
        <w:t xml:space="preserve">är </w:t>
      </w:r>
      <w:r w:rsidR="001B6325">
        <w:t xml:space="preserve">fortfarande </w:t>
      </w:r>
      <w:r w:rsidR="00B6767C" w:rsidRPr="00E04BE8">
        <w:t>oklar</w:t>
      </w:r>
      <w:r>
        <w:t xml:space="preserve">. I väntan på att </w:t>
      </w:r>
      <w:proofErr w:type="spellStart"/>
      <w:r w:rsidR="001B6325">
        <w:t>probiotika</w:t>
      </w:r>
      <w:r>
        <w:t>produkter</w:t>
      </w:r>
      <w:proofErr w:type="spellEnd"/>
      <w:r>
        <w:t xml:space="preserve"> som klassas som läkemedel kommer </w:t>
      </w:r>
      <w:r w:rsidR="001B6325">
        <w:t xml:space="preserve">ut </w:t>
      </w:r>
      <w:r>
        <w:t xml:space="preserve">på marknaden </w:t>
      </w:r>
      <w:r w:rsidR="00560441">
        <w:t>är det därför</w:t>
      </w:r>
      <w:r>
        <w:t xml:space="preserve"> upp till producenten att visa att produkten håller en tillräcklig bra kvalitet. </w:t>
      </w:r>
      <w:r w:rsidR="00DF6EE8">
        <w:t>ESPGHAN har</w:t>
      </w:r>
      <w:r w:rsidR="00560441">
        <w:t xml:space="preserve"> kommit ut med rekommendationer </w:t>
      </w:r>
      <w:r w:rsidR="00EB4BBA">
        <w:t xml:space="preserve">på </w:t>
      </w:r>
      <w:r w:rsidR="00560441">
        <w:t xml:space="preserve">vilka </w:t>
      </w:r>
      <w:r w:rsidR="005767DC">
        <w:t xml:space="preserve">krav på dokumentation </w:t>
      </w:r>
      <w:r w:rsidR="00EB4BBA">
        <w:t>som skall ställas på producenten</w:t>
      </w:r>
      <w:r w:rsidR="00560F6D">
        <w:t xml:space="preserve"> </w:t>
      </w:r>
      <w:r w:rsidR="009763EB">
        <w:fldChar w:fldCharType="begin"/>
      </w:r>
      <w:r w:rsidR="009763EB">
        <w:instrText xml:space="preserve"> ADDIN EN.CITE &lt;EndNote&gt;&lt;Cite ExcludeYear="1"&gt;&lt;Author&gt;van den Akker&lt;/Author&gt;&lt;RecNum&gt;1661&lt;/RecNum&gt;&lt;DisplayText&gt;[5]&lt;/DisplayText&gt;&lt;record&gt;&lt;rec-number&gt;1661&lt;/rec-number&gt;&lt;foreign-keys&gt;&lt;key app="EN" db-id="pwxevw5pgaes51e22ps59t2r9pwee5frdz5s" timestamp="1580199144"&gt;1661&lt;/key&gt;&lt;/foreign-keys&gt;&lt;ref-type name="Journal Article"&gt;17&lt;/ref-type&gt;&lt;contributors&gt;&lt;authors&gt;&lt;author&gt;van den Akker, C. H. P.&lt;/author&gt;&lt;author&gt;van Goudoever, J.&lt;/author&gt;&lt;author&gt;Shamir, R.&lt;/author&gt;&lt;author&gt;Domellöf, M.&lt;/author&gt;&lt;author&gt;Embleton, N. D.&lt;/author&gt;&lt;author&gt;Hojsak, I.&lt;/author&gt;&lt;author&gt;Lapillonne, A.&lt;/author&gt;&lt;author&gt;Mihatsch, W. A.&lt;/author&gt;&lt;author&gt;Canani, R. B.&lt;/author&gt;&lt;author&gt;Bronsky, J.&lt;/author&gt;&lt;author&gt;Campoy, C.&lt;/author&gt;&lt;author&gt;Fewtrell, M.S.&lt;/author&gt;&lt;author&gt;Fidler Mis, N.&lt;/author&gt;&lt;author&gt;Guarino, A.&lt;/author&gt;&lt;author&gt;Hulst, J.M.&lt;/author&gt;&lt;author&gt;Indrio, F.&lt;/author&gt;&lt;author&gt;Kolacek, S.&lt;/author&gt;&lt;author&gt;Orel, R.&lt;/author&gt;&lt;author&gt;Vandenplas, Y.&lt;/author&gt;&lt;author&gt;Weizman, Z.&lt;/author&gt;&lt;author&gt;Szajewska, H.&lt;/author&gt;&lt;/authors&gt;&lt;/contributors&gt;&lt;titles&gt;&lt;title&gt;Probiotics and preterm infants: a position paper by the ESPGHAN Committee on Nutrition and the ESPGHAN Working Group for Probiotics and Prebiotics&lt;/title&gt;&lt;secondary-title&gt;Journal Pediatr Gastroenterol Nutr&lt;/secondary-title&gt;&lt;/titles&gt;&lt;periodical&gt;&lt;full-title&gt;Journal Pediatr Gastroenterol Nutr&lt;/full-title&gt;&lt;/periodical&gt;&lt;volume&gt;(i tryck)&lt;/volume&gt;&lt;dates&gt;&lt;year&gt;2020&lt;/year&gt;&lt;/dates&gt;&lt;urls&gt;&lt;/urls&gt;&lt;/record&gt;&lt;/Cite&gt;&lt;/EndNote&gt;</w:instrText>
      </w:r>
      <w:r w:rsidR="009763EB">
        <w:fldChar w:fldCharType="separate"/>
      </w:r>
      <w:r w:rsidR="009763EB">
        <w:rPr>
          <w:noProof/>
        </w:rPr>
        <w:t>[</w:t>
      </w:r>
      <w:hyperlink w:anchor="_ENREF_5" w:tooltip="van den Akker, 2020 #1661" w:history="1">
        <w:r w:rsidR="009763EB">
          <w:rPr>
            <w:noProof/>
          </w:rPr>
          <w:t>5</w:t>
        </w:r>
      </w:hyperlink>
      <w:r w:rsidR="009763EB">
        <w:rPr>
          <w:noProof/>
        </w:rPr>
        <w:t>]</w:t>
      </w:r>
      <w:r w:rsidR="009763EB">
        <w:fldChar w:fldCharType="end"/>
      </w:r>
      <w:r w:rsidR="00560F6D" w:rsidRPr="00560F6D" w:rsidDel="00560F6D">
        <w:t xml:space="preserve"> </w:t>
      </w:r>
      <w:r w:rsidR="00EB4BBA">
        <w:t>. Det innefattar</w:t>
      </w:r>
      <w:r w:rsidR="00DF6EE8">
        <w:t xml:space="preserve"> </w:t>
      </w:r>
      <w:r w:rsidR="005767DC">
        <w:t xml:space="preserve">stamspecificitet, </w:t>
      </w:r>
      <w:proofErr w:type="spellStart"/>
      <w:r w:rsidR="005767DC">
        <w:t>viabilitet</w:t>
      </w:r>
      <w:proofErr w:type="spellEnd"/>
      <w:r w:rsidR="005767DC">
        <w:t xml:space="preserve"> (rätt ko</w:t>
      </w:r>
      <w:r w:rsidR="0029083C">
        <w:t>n</w:t>
      </w:r>
      <w:r w:rsidR="005767DC">
        <w:t xml:space="preserve">centration av levande bakterier ända tills utgångsdatum), renhet av produkten (d.v.s. ingen kontamination av andra mikrober), </w:t>
      </w:r>
      <w:r w:rsidR="005F6481">
        <w:t xml:space="preserve">deklaration av </w:t>
      </w:r>
      <w:r w:rsidR="005767DC">
        <w:t>antibiotikaresistens och eve</w:t>
      </w:r>
      <w:r w:rsidR="00EB4BBA">
        <w:t>n</w:t>
      </w:r>
      <w:r w:rsidR="005767DC">
        <w:t xml:space="preserve">tuell förekomst av plasmider. </w:t>
      </w:r>
      <w:r w:rsidR="00B6767C" w:rsidRPr="005767DC">
        <w:t xml:space="preserve"> </w:t>
      </w:r>
      <w:r w:rsidR="00DF6EE8">
        <w:t>De poängterar även vikten av</w:t>
      </w:r>
      <w:r w:rsidR="00560441">
        <w:t xml:space="preserve"> </w:t>
      </w:r>
      <w:r w:rsidR="00DF6EE8">
        <w:t>att neonatalenheten säkerställer att det finns metoder på sjukhuset att rutinmässigt detektera de givna bakte</w:t>
      </w:r>
      <w:r w:rsidR="005F6481">
        <w:t>riestammarna i bakterieodlingar</w:t>
      </w:r>
      <w:r w:rsidR="00DF6EE8">
        <w:t xml:space="preserve">. </w:t>
      </w:r>
    </w:p>
    <w:p w14:paraId="077DA619" w14:textId="77777777" w:rsidR="005767DC" w:rsidRDefault="005767DC"/>
    <w:p w14:paraId="05245243" w14:textId="73395130" w:rsidR="004B1107" w:rsidRDefault="00603AC3">
      <w:pPr>
        <w:rPr>
          <w:b/>
        </w:rPr>
      </w:pPr>
      <w:r>
        <w:t xml:space="preserve">För att kunna utvärdera en introduktion av </w:t>
      </w:r>
      <w:proofErr w:type="spellStart"/>
      <w:r>
        <w:t>probiotika</w:t>
      </w:r>
      <w:proofErr w:type="spellEnd"/>
      <w:r>
        <w:t xml:space="preserve"> i neonatalvården i Sverige är det mycket viktigt att användningen rapporteras via SNQ. </w:t>
      </w:r>
    </w:p>
    <w:p w14:paraId="5D748DBC" w14:textId="77777777" w:rsidR="00B80E3B" w:rsidRPr="00DB405D" w:rsidRDefault="00B80E3B">
      <w:pPr>
        <w:rPr>
          <w:b/>
        </w:rPr>
      </w:pPr>
    </w:p>
    <w:p w14:paraId="5B6E4461" w14:textId="3877F7BE" w:rsidR="004B1107" w:rsidRDefault="003E764F">
      <w:r>
        <w:rPr>
          <w:b/>
        </w:rPr>
        <w:lastRenderedPageBreak/>
        <w:t>3</w:t>
      </w:r>
      <w:r w:rsidR="00B80E3B">
        <w:rPr>
          <w:b/>
        </w:rPr>
        <w:t xml:space="preserve">. </w:t>
      </w:r>
      <w:r w:rsidR="00DB405D" w:rsidRPr="00DB405D">
        <w:rPr>
          <w:b/>
        </w:rPr>
        <w:t>Potentiella bakomliggande verkningsmekanism</w:t>
      </w:r>
      <w:r w:rsidR="004B1107" w:rsidRPr="00DB405D">
        <w:rPr>
          <w:b/>
        </w:rPr>
        <w:t>er</w:t>
      </w:r>
      <w:r w:rsidR="00DB405D" w:rsidRPr="00DB405D">
        <w:rPr>
          <w:b/>
        </w:rPr>
        <w:t xml:space="preserve"> av </w:t>
      </w:r>
      <w:proofErr w:type="spellStart"/>
      <w:r w:rsidR="00DB405D" w:rsidRPr="00DB405D">
        <w:rPr>
          <w:b/>
        </w:rPr>
        <w:t>probiotika</w:t>
      </w:r>
      <w:proofErr w:type="spellEnd"/>
    </w:p>
    <w:p w14:paraId="30422A56" w14:textId="38EAD648" w:rsidR="00DB405D" w:rsidRPr="007D1D18" w:rsidRDefault="00C824C9" w:rsidP="00DB405D">
      <w:r w:rsidRPr="007D1D18">
        <w:t xml:space="preserve">Potentiella </w:t>
      </w:r>
      <w:r w:rsidRPr="00E04BE8">
        <w:t>verkningsmekanismer</w:t>
      </w:r>
      <w:r w:rsidR="00B6767C" w:rsidRPr="00E04BE8">
        <w:t>,</w:t>
      </w:r>
      <w:r w:rsidRPr="00E04BE8">
        <w:t xml:space="preserve"> genom</w:t>
      </w:r>
      <w:r w:rsidRPr="007D1D18">
        <w:t xml:space="preserve"> vilka </w:t>
      </w:r>
      <w:proofErr w:type="spellStart"/>
      <w:r w:rsidRPr="007D1D18">
        <w:t>probiotika</w:t>
      </w:r>
      <w:proofErr w:type="spellEnd"/>
      <w:r w:rsidRPr="007D1D18">
        <w:t xml:space="preserve"> skull kunna förebygga sepsis </w:t>
      </w:r>
      <w:r w:rsidRPr="00E04BE8">
        <w:t>och NEC</w:t>
      </w:r>
      <w:r w:rsidR="00B6767C" w:rsidRPr="00E04BE8">
        <w:t>,</w:t>
      </w:r>
      <w:r w:rsidRPr="00E04BE8">
        <w:t xml:space="preserve"> är</w:t>
      </w:r>
      <w:r w:rsidRPr="007D1D18">
        <w:t xml:space="preserve"> förbättrad tarmbarriär </w:t>
      </w:r>
      <w:r w:rsidR="00322D24">
        <w:fldChar w:fldCharType="begin">
          <w:fldData xml:space="preserve">PEVuZE5vdGU+PENpdGU+PEF1dGhvcj5NYWRzZW48L0F1dGhvcj48WWVhcj4yMDAxPC9ZZWFyPjxS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</w:fldData>
        </w:fldChar>
      </w:r>
      <w:r w:rsidR="009763EB">
        <w:instrText xml:space="preserve"> ADDIN EN.CITE </w:instrText>
      </w:r>
      <w:r w:rsidR="009763EB">
        <w:fldChar w:fldCharType="begin">
          <w:fldData xml:space="preserve">PEVuZE5vdGU+PENpdGU+PEF1dGhvcj5NYWRzZW48L0F1dGhvcj48WWVhcj4yMDAxPC9ZZWFyPjxS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</w:fldData>
        </w:fldChar>
      </w:r>
      <w:r w:rsidR="009763EB">
        <w:instrText xml:space="preserve"> ADDIN EN.CITE.DATA </w:instrText>
      </w:r>
      <w:r w:rsidR="009763EB">
        <w:fldChar w:fldCharType="end"/>
      </w:r>
      <w:r w:rsidR="00322D24">
        <w:fldChar w:fldCharType="separate"/>
      </w:r>
      <w:r w:rsidR="009763EB">
        <w:rPr>
          <w:noProof/>
        </w:rPr>
        <w:t>[</w:t>
      </w:r>
      <w:hyperlink w:anchor="_ENREF_6" w:tooltip="Madsen, 2001 #517" w:history="1">
        <w:r w:rsidR="009763EB">
          <w:rPr>
            <w:noProof/>
          </w:rPr>
          <w:t>6-8</w:t>
        </w:r>
      </w:hyperlink>
      <w:r w:rsidR="009763EB">
        <w:rPr>
          <w:noProof/>
        </w:rPr>
        <w:t>]</w:t>
      </w:r>
      <w:r w:rsidR="00322D24">
        <w:fldChar w:fldCharType="end"/>
      </w:r>
      <w:r w:rsidRPr="007D1D18">
        <w:t xml:space="preserve">, ökad produktion av </w:t>
      </w:r>
      <w:r w:rsidR="00A333A2">
        <w:t xml:space="preserve"> </w:t>
      </w:r>
      <w:proofErr w:type="spellStart"/>
      <w:r w:rsidRPr="007D1D18">
        <w:t>IgA</w:t>
      </w:r>
      <w:proofErr w:type="spellEnd"/>
      <w:r w:rsidR="00147049">
        <w:t xml:space="preserve"> i tarmen</w:t>
      </w:r>
      <w:r w:rsidRPr="007D1D18">
        <w:t xml:space="preserve"> </w:t>
      </w:r>
      <w:r w:rsidR="00322D24">
        <w:fldChar w:fldCharType="begin">
          <w:fldData xml:space="preserve">PEVuZE5vdGU+PENpdGU+PEF1dGhvcj5WaWxqYW5lbjwvQXV0aG9yPjxZZWFyPjIwMDU8L1llYXI+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=
</w:fldData>
        </w:fldChar>
      </w:r>
      <w:r w:rsidR="009763EB">
        <w:instrText xml:space="preserve"> ADDIN EN.CITE </w:instrText>
      </w:r>
      <w:r w:rsidR="009763EB">
        <w:fldChar w:fldCharType="begin">
          <w:fldData xml:space="preserve">PEVuZE5vdGU+PENpdGU+PEF1dGhvcj5WaWxqYW5lbjwvQXV0aG9yPjxZZWFyPjIwMDU8L1llYXI+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=
</w:fldData>
        </w:fldChar>
      </w:r>
      <w:r w:rsidR="009763EB">
        <w:instrText xml:space="preserve"> ADDIN EN.CITE.DATA </w:instrText>
      </w:r>
      <w:r w:rsidR="009763EB">
        <w:fldChar w:fldCharType="end"/>
      </w:r>
      <w:r w:rsidR="00322D24">
        <w:fldChar w:fldCharType="separate"/>
      </w:r>
      <w:r w:rsidR="009763EB">
        <w:rPr>
          <w:noProof/>
        </w:rPr>
        <w:t>[</w:t>
      </w:r>
      <w:hyperlink w:anchor="_ENREF_9" w:tooltip="Viljanen, 2005 #173" w:history="1">
        <w:r w:rsidR="009763EB">
          <w:rPr>
            <w:noProof/>
          </w:rPr>
          <w:t>9</w:t>
        </w:r>
      </w:hyperlink>
      <w:r w:rsidR="009763EB">
        <w:rPr>
          <w:noProof/>
        </w:rPr>
        <w:t xml:space="preserve">, </w:t>
      </w:r>
      <w:hyperlink w:anchor="_ENREF_10" w:tooltip="Mao, 1996 #172" w:history="1">
        <w:r w:rsidR="009763EB">
          <w:rPr>
            <w:noProof/>
          </w:rPr>
          <w:t>10</w:t>
        </w:r>
      </w:hyperlink>
      <w:r w:rsidR="009763EB">
        <w:rPr>
          <w:noProof/>
        </w:rPr>
        <w:t>]</w:t>
      </w:r>
      <w:r w:rsidR="00322D24">
        <w:fldChar w:fldCharType="end"/>
      </w:r>
      <w:r w:rsidRPr="007D1D18">
        <w:t xml:space="preserve">, </w:t>
      </w:r>
      <w:proofErr w:type="spellStart"/>
      <w:r w:rsidRPr="007D1D18">
        <w:t>kompetitiv</w:t>
      </w:r>
      <w:proofErr w:type="spellEnd"/>
      <w:r w:rsidRPr="007D1D18">
        <w:t xml:space="preserve"> </w:t>
      </w:r>
      <w:proofErr w:type="spellStart"/>
      <w:r w:rsidRPr="007D1D18">
        <w:t>exklusion</w:t>
      </w:r>
      <w:proofErr w:type="spellEnd"/>
      <w:r w:rsidRPr="007D1D18">
        <w:t xml:space="preserve"> av potentiella patogena bakterier och svamp </w:t>
      </w:r>
      <w:r w:rsidR="00322D24">
        <w:fldChar w:fldCharType="begin">
          <w:fldData xml:space="preserve">PEVuZE5vdGU+PENpdGU+PEF1dGhvcj5KYWNvYnNlbjwvQXV0aG9yPjxZZWFyPjE5OTk8L1llYXI+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==
</w:fldData>
        </w:fldChar>
      </w:r>
      <w:r w:rsidR="009763EB">
        <w:instrText xml:space="preserve"> ADDIN EN.CITE </w:instrText>
      </w:r>
      <w:r w:rsidR="009763EB">
        <w:fldChar w:fldCharType="begin">
          <w:fldData xml:space="preserve">PEVuZE5vdGU+PENpdGU+PEF1dGhvcj5KYWNvYnNlbjwvQXV0aG9yPjxZZWFyPjE5OTk8L1llYXI+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==
</w:fldData>
        </w:fldChar>
      </w:r>
      <w:r w:rsidR="009763EB">
        <w:instrText xml:space="preserve"> ADDIN EN.CITE.DATA </w:instrText>
      </w:r>
      <w:r w:rsidR="009763EB">
        <w:fldChar w:fldCharType="end"/>
      </w:r>
      <w:r w:rsidR="00322D24">
        <w:fldChar w:fldCharType="separate"/>
      </w:r>
      <w:r w:rsidR="009763EB">
        <w:rPr>
          <w:noProof/>
        </w:rPr>
        <w:t>[</w:t>
      </w:r>
      <w:hyperlink w:anchor="_ENREF_11" w:tooltip="Jacobsen, 1999 #519" w:history="1">
        <w:r w:rsidR="009763EB">
          <w:rPr>
            <w:noProof/>
          </w:rPr>
          <w:t>11-13</w:t>
        </w:r>
      </w:hyperlink>
      <w:r w:rsidR="009763EB">
        <w:rPr>
          <w:noProof/>
        </w:rPr>
        <w:t>]</w:t>
      </w:r>
      <w:r w:rsidR="00322D24">
        <w:fldChar w:fldCharType="end"/>
      </w:r>
      <w:r w:rsidR="00FB0DB0">
        <w:t xml:space="preserve">, </w:t>
      </w:r>
      <w:r w:rsidRPr="007D1D18">
        <w:t xml:space="preserve">produktion av antimikrobiella peptider </w:t>
      </w:r>
      <w:r w:rsidR="00322D24">
        <w:fldChar w:fldCharType="begin"/>
      </w:r>
      <w:r w:rsidR="009763EB">
        <w:instrText xml:space="preserve"> ADDIN EN.CITE &lt;EndNote&gt;&lt;Cite&gt;&lt;Author&gt;Chung&lt;/Author&gt;&lt;Year&gt;1989&lt;/Year&gt;&lt;RecNum&gt;136&lt;/RecNum&gt;&lt;DisplayText&gt;[14]&lt;/DisplayText&gt;&lt;record&gt;&lt;rec-number&gt;136&lt;/rec-number&gt;&lt;foreign-keys&gt;&lt;key app="EN" db-id="pwxevw5pgaes51e22ps59t2r9pwee5frdz5s" timestamp="0"&gt;136&lt;/key&gt;&lt;/foreign-keys&gt;&lt;ref-type name="Journal Article"&gt;17&lt;/ref-type&gt;&lt;contributors&gt;&lt;authors&gt;&lt;author&gt;Chung, T.C.&lt;/author&gt;&lt;author&gt;Axelsson, L.&lt;/author&gt;&lt;author&gt;Lindgren, S.E.&lt;/author&gt;&lt;author&gt;Dobrogosz, W.J.&lt;/author&gt;&lt;/authors&gt;&lt;/contributors&gt;&lt;titles&gt;&lt;title&gt;In vitro studies on reuterin synthesis by Lactobacillus reuteri.&lt;/title&gt;&lt;secondary-title&gt;Microbial Ecology in Health and Disease&lt;/secondary-title&gt;&lt;/titles&gt;&lt;pages&gt;137-44&lt;/pages&gt;&lt;volume&gt;2&lt;/volume&gt;&lt;dates&gt;&lt;year&gt;1989&lt;/year&gt;&lt;/dates&gt;&lt;urls&gt;&lt;/urls&gt;&lt;/record&gt;&lt;/Cite&gt;&lt;/EndNote&gt;</w:instrText>
      </w:r>
      <w:r w:rsidR="00322D24">
        <w:fldChar w:fldCharType="separate"/>
      </w:r>
      <w:r w:rsidR="009763EB">
        <w:rPr>
          <w:noProof/>
        </w:rPr>
        <w:t>[</w:t>
      </w:r>
      <w:hyperlink w:anchor="_ENREF_14" w:tooltip="Chung, 1989 #136" w:history="1">
        <w:r w:rsidR="009763EB">
          <w:rPr>
            <w:noProof/>
          </w:rPr>
          <w:t>14</w:t>
        </w:r>
      </w:hyperlink>
      <w:r w:rsidR="009763EB">
        <w:rPr>
          <w:noProof/>
        </w:rPr>
        <w:t>]</w:t>
      </w:r>
      <w:r w:rsidR="00322D24">
        <w:fldChar w:fldCharType="end"/>
      </w:r>
      <w:r w:rsidRPr="007D1D18">
        <w:t xml:space="preserve">, uppreglering av immunsvaret </w:t>
      </w:r>
      <w:r w:rsidR="00147049">
        <w:t xml:space="preserve">i mag-tarmkanalen </w:t>
      </w:r>
      <w:r w:rsidRPr="007D1D18">
        <w:t xml:space="preserve">mot patogena mikrober </w:t>
      </w:r>
      <w:r w:rsidR="00322D24">
        <w:fldChar w:fldCharType="begin">
          <w:fldData xml:space="preserve">PEVuZE5vdGU+PENpdGU+PEF1dGhvcj5LdWtrb25lbjwvQXV0aG9yPjxZZWFyPjIwMDY8L1llYXI+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==
</w:fldData>
        </w:fldChar>
      </w:r>
      <w:r w:rsidR="009763EB">
        <w:instrText xml:space="preserve"> ADDIN EN.CITE </w:instrText>
      </w:r>
      <w:r w:rsidR="009763EB">
        <w:fldChar w:fldCharType="begin">
          <w:fldData xml:space="preserve">PEVuZE5vdGU+PENpdGU+PEF1dGhvcj5LdWtrb25lbjwvQXV0aG9yPjxZZWFyPjIwMDY8L1llYXI+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==
</w:fldData>
        </w:fldChar>
      </w:r>
      <w:r w:rsidR="009763EB">
        <w:instrText xml:space="preserve"> ADDIN EN.CITE.DATA </w:instrText>
      </w:r>
      <w:r w:rsidR="009763EB">
        <w:fldChar w:fldCharType="end"/>
      </w:r>
      <w:r w:rsidR="00322D24">
        <w:fldChar w:fldCharType="separate"/>
      </w:r>
      <w:r w:rsidR="009763EB">
        <w:rPr>
          <w:noProof/>
        </w:rPr>
        <w:t>[</w:t>
      </w:r>
      <w:hyperlink w:anchor="_ENREF_15" w:tooltip="Kukkonen, 2006 #516" w:history="1">
        <w:r w:rsidR="009763EB">
          <w:rPr>
            <w:noProof/>
          </w:rPr>
          <w:t>15</w:t>
        </w:r>
      </w:hyperlink>
      <w:r w:rsidR="009763EB">
        <w:rPr>
          <w:noProof/>
        </w:rPr>
        <w:t xml:space="preserve">, </w:t>
      </w:r>
      <w:hyperlink w:anchor="_ENREF_16" w:tooltip="Allen, 2004 #491" w:history="1">
        <w:r w:rsidR="009763EB">
          <w:rPr>
            <w:noProof/>
          </w:rPr>
          <w:t>16</w:t>
        </w:r>
      </w:hyperlink>
      <w:r w:rsidR="009763EB">
        <w:rPr>
          <w:noProof/>
        </w:rPr>
        <w:t>]</w:t>
      </w:r>
      <w:r w:rsidR="00322D24">
        <w:fldChar w:fldCharType="end"/>
      </w:r>
      <w:r>
        <w:t xml:space="preserve"> samt</w:t>
      </w:r>
      <w:r w:rsidRPr="007D1D18">
        <w:t xml:space="preserve"> </w:t>
      </w:r>
      <w:r w:rsidR="00287B8A">
        <w:t>induktion av ett</w:t>
      </w:r>
      <w:r>
        <w:t xml:space="preserve"> anti-inflammatoriskt immunsvar</w:t>
      </w:r>
      <w:r w:rsidRPr="007D1D18">
        <w:t xml:space="preserve"> mot tarmbakterier och födoämnen </w:t>
      </w:r>
      <w:r w:rsidR="00322D24">
        <w:fldChar w:fldCharType="begin">
          <w:fldData xml:space="preserve">PEVuZE5vdGU+PENpdGUgRXhjbHVkZVllYXI9IjEiPjxBdXRob3I+S3dvbjwvQXV0aG9yPjxSZWNO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==
</w:fldData>
        </w:fldChar>
      </w:r>
      <w:r w:rsidR="009763EB">
        <w:instrText xml:space="preserve"> ADDIN EN.CITE </w:instrText>
      </w:r>
      <w:r w:rsidR="009763EB">
        <w:fldChar w:fldCharType="begin">
          <w:fldData xml:space="preserve">PEVuZE5vdGU+PENpdGUgRXhjbHVkZVllYXI9IjEiPjxBdXRob3I+S3dvbjwvQXV0aG9yPjxSZWNO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==
</w:fldData>
        </w:fldChar>
      </w:r>
      <w:r w:rsidR="009763EB">
        <w:instrText xml:space="preserve"> ADDIN EN.CITE.DATA </w:instrText>
      </w:r>
      <w:r w:rsidR="009763EB">
        <w:fldChar w:fldCharType="end"/>
      </w:r>
      <w:r w:rsidR="00322D24">
        <w:fldChar w:fldCharType="separate"/>
      </w:r>
      <w:r w:rsidR="009763EB">
        <w:rPr>
          <w:noProof/>
        </w:rPr>
        <w:t>[</w:t>
      </w:r>
      <w:hyperlink w:anchor="_ENREF_17" w:tooltip="Kwon, 2010 #650" w:history="1">
        <w:r w:rsidR="009763EB">
          <w:rPr>
            <w:noProof/>
          </w:rPr>
          <w:t>17-19</w:t>
        </w:r>
      </w:hyperlink>
      <w:r w:rsidR="009763EB">
        <w:rPr>
          <w:noProof/>
        </w:rPr>
        <w:t>]</w:t>
      </w:r>
      <w:r w:rsidR="00322D24">
        <w:fldChar w:fldCharType="end"/>
      </w:r>
      <w:r w:rsidRPr="007D1D18">
        <w:t xml:space="preserve">. </w:t>
      </w:r>
      <w:r>
        <w:t xml:space="preserve"> </w:t>
      </w:r>
      <w:proofErr w:type="spellStart"/>
      <w:r w:rsidR="00DB405D">
        <w:t>Probiotika</w:t>
      </w:r>
      <w:proofErr w:type="spellEnd"/>
      <w:r w:rsidR="00DB405D">
        <w:t xml:space="preserve"> har </w:t>
      </w:r>
      <w:r>
        <w:t xml:space="preserve">också </w:t>
      </w:r>
      <w:r w:rsidR="00DB405D">
        <w:t xml:space="preserve">visats öka </w:t>
      </w:r>
      <w:proofErr w:type="spellStart"/>
      <w:r w:rsidR="00DB405D" w:rsidRPr="007D1D18">
        <w:t>motiliteten</w:t>
      </w:r>
      <w:proofErr w:type="spellEnd"/>
      <w:r w:rsidR="00DB405D">
        <w:t xml:space="preserve"> </w:t>
      </w:r>
      <w:r w:rsidR="00DB405D" w:rsidRPr="00E04BE8">
        <w:t>i mag</w:t>
      </w:r>
      <w:r w:rsidR="00E04BE8" w:rsidRPr="00E04BE8">
        <w:rPr>
          <w:strike/>
        </w:rPr>
        <w:t>-</w:t>
      </w:r>
      <w:r w:rsidR="00DB405D" w:rsidRPr="00E04BE8">
        <w:t>tarmkanalen</w:t>
      </w:r>
      <w:r w:rsidR="00DB405D" w:rsidRPr="007D1D18">
        <w:t xml:space="preserve"> hos för tidigt födda barn </w:t>
      </w:r>
      <w:r w:rsidR="00322D24">
        <w:fldChar w:fldCharType="begin">
          <w:fldData xml:space="preserve">PEVuZE5vdGU+PENpdGU+PEF1dGhvcj5JbmRyaW88L0F1dGhvcj48WWVhcj4yMDA4PC9ZZWFyPjxS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</w:fldData>
        </w:fldChar>
      </w:r>
      <w:r w:rsidR="009763EB">
        <w:instrText xml:space="preserve"> ADDIN EN.CITE </w:instrText>
      </w:r>
      <w:r w:rsidR="009763EB">
        <w:fldChar w:fldCharType="begin">
          <w:fldData xml:space="preserve">PEVuZE5vdGU+PENpdGU+PEF1dGhvcj5JbmRyaW88L0F1dGhvcj48WWVhcj4yMDA4PC9ZZWFyPjxS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</w:fldData>
        </w:fldChar>
      </w:r>
      <w:r w:rsidR="009763EB">
        <w:instrText xml:space="preserve"> ADDIN EN.CITE.DATA </w:instrText>
      </w:r>
      <w:r w:rsidR="009763EB">
        <w:fldChar w:fldCharType="end"/>
      </w:r>
      <w:r w:rsidR="00322D24">
        <w:fldChar w:fldCharType="separate"/>
      </w:r>
      <w:r w:rsidR="009763EB">
        <w:rPr>
          <w:noProof/>
        </w:rPr>
        <w:t>[</w:t>
      </w:r>
      <w:hyperlink w:anchor="_ENREF_13" w:tooltip="Romeo, 2011 #628" w:history="1">
        <w:r w:rsidR="009763EB">
          <w:rPr>
            <w:noProof/>
          </w:rPr>
          <w:t>13</w:t>
        </w:r>
      </w:hyperlink>
      <w:r w:rsidR="009763EB">
        <w:rPr>
          <w:noProof/>
        </w:rPr>
        <w:t xml:space="preserve">, </w:t>
      </w:r>
      <w:hyperlink w:anchor="_ENREF_20" w:tooltip="Indrio, 2008 #191" w:history="1">
        <w:r w:rsidR="009763EB">
          <w:rPr>
            <w:noProof/>
          </w:rPr>
          <w:t>20</w:t>
        </w:r>
      </w:hyperlink>
      <w:r w:rsidR="009763EB">
        <w:rPr>
          <w:noProof/>
        </w:rPr>
        <w:t>]</w:t>
      </w:r>
      <w:r w:rsidR="00322D24">
        <w:fldChar w:fldCharType="end"/>
      </w:r>
      <w:r w:rsidR="00DB405D" w:rsidRPr="007D1D18">
        <w:t xml:space="preserve"> och öka nedbrytningen av födoämnesproteiner </w:t>
      </w:r>
      <w:r w:rsidR="00322D24">
        <w:fldChar w:fldCharType="begin">
          <w:fldData xml:space="preserve">PEVuZE5vdGU+PENpdGU+PEF1dGhvcj5TdXRhczwvQXV0aG9yPjxZZWFyPjE5OTY8L1llYXI+PFJl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</w:fldData>
        </w:fldChar>
      </w:r>
      <w:r w:rsidR="009763EB">
        <w:instrText xml:space="preserve"> ADDIN EN.CITE </w:instrText>
      </w:r>
      <w:r w:rsidR="009763EB">
        <w:fldChar w:fldCharType="begin">
          <w:fldData xml:space="preserve">PEVuZE5vdGU+PENpdGU+PEF1dGhvcj5TdXRhczwvQXV0aG9yPjxZZWFyPjE5OTY8L1llYXI+PFJl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</w:fldData>
        </w:fldChar>
      </w:r>
      <w:r w:rsidR="009763EB">
        <w:instrText xml:space="preserve"> ADDIN EN.CITE.DATA </w:instrText>
      </w:r>
      <w:r w:rsidR="009763EB">
        <w:fldChar w:fldCharType="end"/>
      </w:r>
      <w:r w:rsidR="00322D24">
        <w:fldChar w:fldCharType="separate"/>
      </w:r>
      <w:r w:rsidR="009763EB">
        <w:rPr>
          <w:noProof/>
        </w:rPr>
        <w:t>[</w:t>
      </w:r>
      <w:hyperlink w:anchor="_ENREF_21" w:tooltip="Sutas, 1996 #561" w:history="1">
        <w:r w:rsidR="009763EB">
          <w:rPr>
            <w:noProof/>
          </w:rPr>
          <w:t>21</w:t>
        </w:r>
      </w:hyperlink>
      <w:r w:rsidR="009763EB">
        <w:rPr>
          <w:noProof/>
        </w:rPr>
        <w:t>]</w:t>
      </w:r>
      <w:r w:rsidR="00322D24">
        <w:fldChar w:fldCharType="end"/>
      </w:r>
      <w:r w:rsidR="00DB405D" w:rsidRPr="007D1D18">
        <w:t xml:space="preserve">. Detta stöds av djurstudier som visat att </w:t>
      </w:r>
      <w:proofErr w:type="spellStart"/>
      <w:r w:rsidR="00DB405D" w:rsidRPr="007D1D18">
        <w:t>probiotika</w:t>
      </w:r>
      <w:proofErr w:type="spellEnd"/>
      <w:r w:rsidR="00DB405D" w:rsidRPr="007D1D18">
        <w:t xml:space="preserve"> påverkar det </w:t>
      </w:r>
      <w:proofErr w:type="spellStart"/>
      <w:r w:rsidR="00DB405D" w:rsidRPr="007D1D18">
        <w:t>enteriska</w:t>
      </w:r>
      <w:proofErr w:type="spellEnd"/>
      <w:r w:rsidR="00DB405D" w:rsidRPr="007D1D18">
        <w:t xml:space="preserve"> nervsyste</w:t>
      </w:r>
      <w:r w:rsidR="00DB405D" w:rsidRPr="00E04BE8">
        <w:t>m</w:t>
      </w:r>
      <w:r w:rsidR="00B6767C" w:rsidRPr="00E04BE8">
        <w:t>et</w:t>
      </w:r>
      <w:r w:rsidR="00DB405D" w:rsidRPr="007D1D18">
        <w:t xml:space="preserve"> </w:t>
      </w:r>
      <w:r w:rsidR="00322D24">
        <w:fldChar w:fldCharType="begin">
          <w:fldData xml:space="preserve">PEVuZE5vdGU+PENpdGU+PEF1dGhvcj5LdW56ZTwvQXV0aG9yPjxZZWFyPjIwMDk8L1llYXI+PFJl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</w:fldData>
        </w:fldChar>
      </w:r>
      <w:r w:rsidR="009763EB">
        <w:instrText xml:space="preserve"> ADDIN EN.CITE </w:instrText>
      </w:r>
      <w:r w:rsidR="009763EB">
        <w:fldChar w:fldCharType="begin">
          <w:fldData xml:space="preserve">PEVuZE5vdGU+PENpdGU+PEF1dGhvcj5LdW56ZTwvQXV0aG9yPjxZZWFyPjIwMDk8L1llYXI+PFJl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</w:fldData>
        </w:fldChar>
      </w:r>
      <w:r w:rsidR="009763EB">
        <w:instrText xml:space="preserve"> ADDIN EN.CITE.DATA </w:instrText>
      </w:r>
      <w:r w:rsidR="009763EB">
        <w:fldChar w:fldCharType="end"/>
      </w:r>
      <w:r w:rsidR="00322D24">
        <w:fldChar w:fldCharType="separate"/>
      </w:r>
      <w:r w:rsidR="009763EB">
        <w:rPr>
          <w:noProof/>
        </w:rPr>
        <w:t>[</w:t>
      </w:r>
      <w:hyperlink w:anchor="_ENREF_22" w:tooltip="Kunze, 2009 #998" w:history="1">
        <w:r w:rsidR="009763EB">
          <w:rPr>
            <w:noProof/>
          </w:rPr>
          <w:t>22</w:t>
        </w:r>
      </w:hyperlink>
      <w:r w:rsidR="009763EB">
        <w:rPr>
          <w:noProof/>
        </w:rPr>
        <w:t xml:space="preserve">, </w:t>
      </w:r>
      <w:hyperlink w:anchor="_ENREF_23" w:tooltip="Ma, 2009 #584" w:history="1">
        <w:r w:rsidR="009763EB">
          <w:rPr>
            <w:noProof/>
          </w:rPr>
          <w:t>23</w:t>
        </w:r>
      </w:hyperlink>
      <w:r w:rsidR="009763EB">
        <w:rPr>
          <w:noProof/>
        </w:rPr>
        <w:t>]</w:t>
      </w:r>
      <w:r w:rsidR="00322D24">
        <w:fldChar w:fldCharType="end"/>
      </w:r>
      <w:r w:rsidR="00DB405D">
        <w:t xml:space="preserve"> och ökar </w:t>
      </w:r>
      <w:proofErr w:type="spellStart"/>
      <w:r w:rsidR="00287B8A">
        <w:t>tarm</w:t>
      </w:r>
      <w:r w:rsidR="00DB405D" w:rsidRPr="007D1D18">
        <w:t>motiliteten</w:t>
      </w:r>
      <w:proofErr w:type="spellEnd"/>
      <w:r w:rsidR="00DB405D" w:rsidRPr="007D1D18">
        <w:t xml:space="preserve"> </w:t>
      </w:r>
      <w:r w:rsidR="00322D24">
        <w:fldChar w:fldCharType="begin"/>
      </w:r>
      <w:r w:rsidR="009763EB">
        <w:instrText xml:space="preserve"> ADDIN EN.CITE &lt;EndNote&gt;&lt;Cite&gt;&lt;Author&gt;Verdu&lt;/Author&gt;&lt;Year&gt;2009&lt;/Year&gt;&lt;RecNum&gt;743&lt;/RecNum&gt;&lt;DisplayText&gt;[24]&lt;/DisplayText&gt;&lt;record&gt;&lt;rec-number&gt;743&lt;/rec-number&gt;&lt;foreign-keys&gt;&lt;key app="EN" db-id="pwxevw5pgaes51e22ps59t2r9pwee5frdz5s" timestamp="0"&gt;743&lt;/key&gt;&lt;/foreign-keys&gt;&lt;ref-type name="Journal Article"&gt;17&lt;/ref-type&gt;&lt;contributors&gt;&lt;authors&gt;&lt;author&gt;Verdu, E. F.&lt;/author&gt;&lt;author&gt;Bercik, P.&lt;/author&gt;&lt;author&gt;Collins, S. M.&lt;/author&gt;&lt;/authors&gt;&lt;/contributors&gt;&lt;auth-address&gt;Department of Medicine, McMaster University, Hamilton, Canada verdue@mcmaster.ca.&lt;/auth-address&gt;&lt;titles&gt;&lt;title&gt;Effect of probiotics on gastrointestinal function: evidence from animal models&lt;/title&gt;&lt;secondary-title&gt;Therap Adv Gastroenterol&lt;/secondary-title&gt;&lt;/titles&gt;&lt;periodical&gt;&lt;full-title&gt;Therap Adv Gastroenterol&lt;/full-title&gt;&lt;/periodical&gt;&lt;pages&gt;31-5&lt;/pages&gt;&lt;volume&gt;2&lt;/volume&gt;&lt;number&gt;4&lt;/number&gt;&lt;edition&gt;2009/07/01&lt;/edition&gt;&lt;dates&gt;&lt;year&gt;2009&lt;/year&gt;&lt;pub-dates&gt;&lt;date&gt;Jul&lt;/date&gt;&lt;/pub-dates&gt;&lt;/dates&gt;&lt;isbn&gt;1756-2848 (Electronic)&amp;#xD;1756-283X (Linking)&lt;/isbn&gt;&lt;accession-num&gt;21180552&lt;/accession-num&gt;&lt;urls&gt;&lt;related-urls&gt;&lt;url&gt;http://www.ncbi.nlm.nih.gov/entrez/query.fcgi?cmd=Retrieve&amp;amp;db=PubMed&amp;amp;dopt=Citation&amp;amp;list_uids=21180552&lt;/url&gt;&lt;/related-urls&gt;&lt;/urls&gt;&lt;electronic-resource-num&gt;10.1177/1756283X09337645&lt;/electronic-resource-num&gt;&lt;language&gt;eng&lt;/language&gt;&lt;/record&gt;&lt;/Cite&gt;&lt;/EndNote&gt;</w:instrText>
      </w:r>
      <w:r w:rsidR="00322D24">
        <w:fldChar w:fldCharType="separate"/>
      </w:r>
      <w:r w:rsidR="009763EB">
        <w:rPr>
          <w:noProof/>
        </w:rPr>
        <w:t>[</w:t>
      </w:r>
      <w:hyperlink w:anchor="_ENREF_24" w:tooltip="Verdu, 2009 #743" w:history="1">
        <w:r w:rsidR="009763EB">
          <w:rPr>
            <w:noProof/>
          </w:rPr>
          <w:t>24</w:t>
        </w:r>
      </w:hyperlink>
      <w:r w:rsidR="009763EB">
        <w:rPr>
          <w:noProof/>
        </w:rPr>
        <w:t>]</w:t>
      </w:r>
      <w:r w:rsidR="00322D24">
        <w:fldChar w:fldCharType="end"/>
      </w:r>
      <w:r w:rsidR="00DB405D" w:rsidRPr="007D1D18">
        <w:t xml:space="preserve">. </w:t>
      </w:r>
    </w:p>
    <w:p w14:paraId="755EEAB3" w14:textId="77777777" w:rsidR="00A90639" w:rsidRDefault="00A90639"/>
    <w:p w14:paraId="555EBD7A" w14:textId="77777777" w:rsidR="00B80E3B" w:rsidRDefault="00B80E3B"/>
    <w:p w14:paraId="2E97D341" w14:textId="4995A3BA" w:rsidR="00DB405D" w:rsidRDefault="003E764F">
      <w:pPr>
        <w:rPr>
          <w:b/>
        </w:rPr>
      </w:pPr>
      <w:r>
        <w:rPr>
          <w:b/>
        </w:rPr>
        <w:t>4</w:t>
      </w:r>
      <w:r w:rsidR="00B80E3B">
        <w:rPr>
          <w:b/>
        </w:rPr>
        <w:t xml:space="preserve">. </w:t>
      </w:r>
      <w:r w:rsidR="00A36ACD">
        <w:rPr>
          <w:b/>
        </w:rPr>
        <w:t xml:space="preserve">Kliniska studier med </w:t>
      </w:r>
      <w:proofErr w:type="spellStart"/>
      <w:r w:rsidR="00A36ACD">
        <w:rPr>
          <w:b/>
        </w:rPr>
        <w:t>probiotika</w:t>
      </w:r>
      <w:proofErr w:type="spellEnd"/>
      <w:r w:rsidR="00A36ACD">
        <w:rPr>
          <w:b/>
        </w:rPr>
        <w:t xml:space="preserve"> under neonatalperioden</w:t>
      </w:r>
    </w:p>
    <w:p w14:paraId="1190279A" w14:textId="017462E9" w:rsidR="006319BC" w:rsidRDefault="004A5221" w:rsidP="00837DD2">
      <w:pPr>
        <w:widowControl w:val="0"/>
        <w:autoSpaceDE w:val="0"/>
        <w:autoSpaceDN w:val="0"/>
        <w:adjustRightInd w:val="0"/>
      </w:pPr>
      <w:r w:rsidRPr="007D1D18">
        <w:t xml:space="preserve">Det finns flera studier som testat om </w:t>
      </w:r>
      <w:r w:rsidRPr="00E04BE8">
        <w:t xml:space="preserve">kosttillskott </w:t>
      </w:r>
      <w:r w:rsidR="00B6767C" w:rsidRPr="00E04BE8">
        <w:t xml:space="preserve">med </w:t>
      </w:r>
      <w:proofErr w:type="spellStart"/>
      <w:r w:rsidRPr="00E04BE8">
        <w:t>probiotika</w:t>
      </w:r>
      <w:proofErr w:type="spellEnd"/>
      <w:r w:rsidRPr="007D1D18">
        <w:t xml:space="preserve"> kan minska incidensen </w:t>
      </w:r>
      <w:r w:rsidR="00025FEE">
        <w:t xml:space="preserve">av </w:t>
      </w:r>
      <w:r w:rsidRPr="007D1D18">
        <w:t xml:space="preserve">sepsis, NEC och mortalitet och öka mattoleransen hos prematura barn med </w:t>
      </w:r>
      <w:r w:rsidRPr="00E04BE8">
        <w:t>födelsevikt &lt;1500</w:t>
      </w:r>
      <w:r w:rsidR="00B6767C" w:rsidRPr="00E04BE8">
        <w:t xml:space="preserve"> </w:t>
      </w:r>
      <w:r w:rsidRPr="00E04BE8">
        <w:t xml:space="preserve">g. </w:t>
      </w:r>
      <w:r w:rsidR="00C41715" w:rsidRPr="00E04BE8">
        <w:t xml:space="preserve">Metaanalyser på den preventiva effekten av </w:t>
      </w:r>
      <w:proofErr w:type="spellStart"/>
      <w:r w:rsidR="00C41715" w:rsidRPr="00E04BE8">
        <w:t>pro</w:t>
      </w:r>
      <w:r w:rsidR="00025FEE" w:rsidRPr="00E04BE8">
        <w:t>biotika</w:t>
      </w:r>
      <w:proofErr w:type="spellEnd"/>
      <w:r w:rsidR="00025FEE" w:rsidRPr="00E04BE8">
        <w:t xml:space="preserve"> på NEC </w:t>
      </w:r>
      <w:r w:rsidR="00025FEE" w:rsidRPr="00CA6821">
        <w:t>(stadi</w:t>
      </w:r>
      <w:r w:rsidR="00B6767C" w:rsidRPr="00CA6821">
        <w:t xml:space="preserve">um </w:t>
      </w:r>
      <w:r w:rsidR="00025FEE" w:rsidRPr="00CA6821">
        <w:t>2-3),</w:t>
      </w:r>
      <w:r w:rsidR="00C41715" w:rsidRPr="00CA6821">
        <w:t xml:space="preserve"> mortalitet</w:t>
      </w:r>
      <w:r w:rsidR="00D04FA6" w:rsidRPr="00EB4BBA">
        <w:t>,</w:t>
      </w:r>
      <w:r w:rsidR="00C41715" w:rsidRPr="00EB4BBA">
        <w:t xml:space="preserve"> och tid till full </w:t>
      </w:r>
      <w:proofErr w:type="spellStart"/>
      <w:r w:rsidR="00C41715" w:rsidRPr="00EB4BBA">
        <w:t>tillmatning</w:t>
      </w:r>
      <w:proofErr w:type="spellEnd"/>
      <w:r w:rsidR="00C41715" w:rsidRPr="00EB4BBA">
        <w:t xml:space="preserve"> har varit mycket lovande</w:t>
      </w:r>
      <w:r w:rsidR="00837DD2" w:rsidRPr="00EB4BBA">
        <w:t xml:space="preserve"> </w:t>
      </w:r>
      <w:r w:rsidR="008F436E">
        <w:fldChar w:fldCharType="begin"/>
      </w:r>
      <w:r w:rsidR="009763EB">
        <w:instrText xml:space="preserve"> ADDIN EN.CITE &lt;EndNote&gt;&lt;Cite&gt;&lt;Author&gt;Thomas&lt;/Author&gt;&lt;Year&gt;2017&lt;/Year&gt;&lt;RecNum&gt;1503&lt;/RecNum&gt;&lt;DisplayText&gt;[25]&lt;/DisplayText&gt;&lt;record&gt;&lt;rec-number&gt;1503&lt;/rec-number&gt;&lt;foreign-keys&gt;&lt;key app="EN" db-id="pwxevw5pgaes51e22ps59t2r9pwee5frdz5s" timestamp="1515165602"&gt;1503&lt;/key&gt;&lt;/foreign-keys&gt;&lt;ref-type name="Journal Article"&gt;17&lt;/ref-type&gt;&lt;contributors&gt;&lt;authors&gt;&lt;author&gt;Thomas, J. P.&lt;/author&gt;&lt;author&gt;Raine, T.&lt;/author&gt;&lt;author&gt;Reddy, S.&lt;/author&gt;&lt;author&gt;Belteki, G.&lt;/author&gt;&lt;/authors&gt;&lt;/contributors&gt;&lt;auth-address&gt;Department of Gastroenterology, Norfolk and Norwich University Hospital, Norwich, UK.&amp;#xD;Division of Gastroenterology, Department of Medicine, Addenbrooke&amp;apos;s Hospital, University of Cambridge, Cambridge, UK.&amp;#xD;Department of Paediatrics, Princess Alexandra Hospital, Harlow, UK.&amp;#xD;Department of Neonatology, Cambridge University Hospitals NHS Trust, Cambridge, UK.&lt;/auth-address&gt;&lt;titles&gt;&lt;title&gt;Probiotics for the prevention of necrotising enterocolitis in very low-birth-weight infants: a meta-analysis and systematic review&lt;/title&gt;&lt;secondary-title&gt;Acta Paediatr&lt;/secondary-title&gt;&lt;/titles&gt;&lt;periodical&gt;&lt;full-title&gt;Acta Paediatrica&lt;/full-title&gt;&lt;abbr-1&gt;Acta Paediatr&lt;/abbr-1&gt;&lt;/periodical&gt;&lt;pages&gt;1729-1741&lt;/pages&gt;&lt;volume&gt;106&lt;/volume&gt;&lt;number&gt;11&lt;/number&gt;&lt;edition&gt;2017/05/05&lt;/edition&gt;&lt;keywords&gt;&lt;keyword&gt;Necrotising enterocolitis&lt;/keyword&gt;&lt;keyword&gt;Nutrition&lt;/keyword&gt;&lt;keyword&gt;Probiotics&lt;/keyword&gt;&lt;keyword&gt;Very low-birth-weight infant&lt;/keyword&gt;&lt;/keywords&gt;&lt;dates&gt;&lt;year&gt;2017&lt;/year&gt;&lt;pub-dates&gt;&lt;date&gt;Nov&lt;/date&gt;&lt;/pub-dates&gt;&lt;/dates&gt;&lt;isbn&gt;1651-2227 (Electronic)&amp;#xD;0803-5253 (Linking)&lt;/isbn&gt;&lt;accession-num&gt;28471478&lt;/accession-num&gt;&lt;urls&gt;&lt;related-urls&gt;&lt;url&gt;https://www.ncbi.nlm.nih.gov/pubmed/28471478&lt;/url&gt;&lt;/related-urls&gt;&lt;/urls&gt;&lt;electronic-resource-num&gt;10.1111/apa.13902&lt;/electronic-resource-num&gt;&lt;/record&gt;&lt;/Cite&gt;&lt;/EndNote&gt;</w:instrText>
      </w:r>
      <w:r w:rsidR="008F436E">
        <w:fldChar w:fldCharType="separate"/>
      </w:r>
      <w:r w:rsidR="009763EB">
        <w:rPr>
          <w:noProof/>
        </w:rPr>
        <w:t>[</w:t>
      </w:r>
      <w:hyperlink w:anchor="_ENREF_25" w:tooltip="Thomas, 2017 #1503" w:history="1">
        <w:r w:rsidR="009763EB">
          <w:rPr>
            <w:noProof/>
          </w:rPr>
          <w:t>25</w:t>
        </w:r>
      </w:hyperlink>
      <w:r w:rsidR="009763EB">
        <w:rPr>
          <w:noProof/>
        </w:rPr>
        <w:t>]</w:t>
      </w:r>
      <w:r w:rsidR="008F436E">
        <w:fldChar w:fldCharType="end"/>
      </w:r>
      <w:r w:rsidR="00C41715" w:rsidRPr="00CA6821">
        <w:t xml:space="preserve">. </w:t>
      </w:r>
      <w:r w:rsidR="00D04FA6" w:rsidRPr="00CA6821">
        <w:t>Incidensen av NEC minskade</w:t>
      </w:r>
      <w:r w:rsidR="00025FEE" w:rsidRPr="00CA6821">
        <w:t xml:space="preserve"> från </w:t>
      </w:r>
      <w:r w:rsidR="00837DD2" w:rsidRPr="00EB4BBA">
        <w:t>6,6</w:t>
      </w:r>
      <w:r w:rsidR="00EF0E78" w:rsidRPr="00EB4BBA">
        <w:t xml:space="preserve">% i placebogruppen till </w:t>
      </w:r>
      <w:r w:rsidR="00837DD2" w:rsidRPr="00EB4BBA">
        <w:t>3,9</w:t>
      </w:r>
      <w:r w:rsidR="00EF0E78" w:rsidRPr="00EB4BBA">
        <w:t xml:space="preserve">% i </w:t>
      </w:r>
      <w:proofErr w:type="spellStart"/>
      <w:r w:rsidR="00EF0E78" w:rsidRPr="00EB4BBA">
        <w:t>probiotikagruppen</w:t>
      </w:r>
      <w:proofErr w:type="spellEnd"/>
      <w:r w:rsidR="00EF0E78" w:rsidRPr="00EB4BBA">
        <w:t xml:space="preserve"> (Risk </w:t>
      </w:r>
      <w:proofErr w:type="spellStart"/>
      <w:r w:rsidR="00EF0E78" w:rsidRPr="00EB4BBA">
        <w:t>Ratio</w:t>
      </w:r>
      <w:proofErr w:type="spellEnd"/>
      <w:r w:rsidR="00EF0E78" w:rsidRPr="00EB4BBA">
        <w:t xml:space="preserve"> (RR) 0</w:t>
      </w:r>
      <w:r w:rsidR="00B6767C" w:rsidRPr="00EB4BBA">
        <w:t>,</w:t>
      </w:r>
      <w:r w:rsidR="00837DD2" w:rsidRPr="00EB4BBA">
        <w:t>57</w:t>
      </w:r>
      <w:r w:rsidR="00EF0E78" w:rsidRPr="00EB4BBA">
        <w:t>; 95</w:t>
      </w:r>
      <w:r w:rsidR="00B6767C" w:rsidRPr="00EB4BBA">
        <w:t xml:space="preserve"> </w:t>
      </w:r>
      <w:r w:rsidR="00EF0E78" w:rsidRPr="00EB4BBA">
        <w:t>% CI</w:t>
      </w:r>
      <w:r w:rsidR="00837DD2" w:rsidRPr="005B64F4">
        <w:rPr>
          <w:rFonts w:cs="Times New Roman"/>
        </w:rPr>
        <w:t xml:space="preserve">: 0.43–0.74, </w:t>
      </w:r>
      <w:r w:rsidR="00827086">
        <w:rPr>
          <w:rFonts w:cs="Times New Roman"/>
        </w:rPr>
        <w:t xml:space="preserve"> </w:t>
      </w:r>
      <w:r w:rsidR="00EF0E78" w:rsidRPr="00CA6821">
        <w:t xml:space="preserve">och mortaliteten från </w:t>
      </w:r>
      <w:r w:rsidR="00837DD2" w:rsidRPr="00CA6821">
        <w:t>6,8</w:t>
      </w:r>
      <w:r w:rsidR="00B6767C" w:rsidRPr="00EB4BBA">
        <w:t xml:space="preserve"> </w:t>
      </w:r>
      <w:r w:rsidR="00D04FA6" w:rsidRPr="00EB4BBA">
        <w:t>%</w:t>
      </w:r>
      <w:r w:rsidR="00EF0E78" w:rsidRPr="00EB4BBA">
        <w:t xml:space="preserve"> till 4</w:t>
      </w:r>
      <w:r w:rsidR="00B6767C" w:rsidRPr="00EB4BBA">
        <w:t>,</w:t>
      </w:r>
      <w:r w:rsidR="00837DD2" w:rsidRPr="00EB4BBA">
        <w:t>9</w:t>
      </w:r>
      <w:r w:rsidR="00B6767C" w:rsidRPr="00EB4BBA">
        <w:t xml:space="preserve"> </w:t>
      </w:r>
      <w:r w:rsidR="00D04FA6" w:rsidRPr="00EB4BBA">
        <w:t>%</w:t>
      </w:r>
      <w:r w:rsidR="00EF0E78" w:rsidRPr="00EB4BBA">
        <w:t xml:space="preserve"> (RR 0</w:t>
      </w:r>
      <w:r w:rsidR="00B6767C" w:rsidRPr="00EB4BBA">
        <w:t>,</w:t>
      </w:r>
      <w:r w:rsidR="00837DD2" w:rsidRPr="00EB4BBA">
        <w:t>72</w:t>
      </w:r>
      <w:r w:rsidR="00EF0E78" w:rsidRPr="00EB4BBA">
        <w:t>; 95</w:t>
      </w:r>
      <w:r w:rsidR="00B6767C" w:rsidRPr="00EB4BBA">
        <w:t xml:space="preserve"> </w:t>
      </w:r>
      <w:r w:rsidR="00EF0E78" w:rsidRPr="00EB4BBA">
        <w:t>% CI 0</w:t>
      </w:r>
      <w:r w:rsidR="00B6767C" w:rsidRPr="00EB4BBA">
        <w:t>,</w:t>
      </w:r>
      <w:r w:rsidR="00EF0E78" w:rsidRPr="00EB4BBA">
        <w:t>5</w:t>
      </w:r>
      <w:r w:rsidR="00837DD2" w:rsidRPr="00EB4BBA">
        <w:t>7</w:t>
      </w:r>
      <w:r w:rsidR="00F12E21" w:rsidRPr="00EB4BBA">
        <w:t>-0</w:t>
      </w:r>
      <w:r w:rsidR="00B6767C" w:rsidRPr="00EB4BBA">
        <w:t>,</w:t>
      </w:r>
      <w:r w:rsidR="00837DD2" w:rsidRPr="00EB4BBA">
        <w:t>92</w:t>
      </w:r>
      <w:r w:rsidR="00F12E21" w:rsidRPr="00EB4BBA">
        <w:t>)</w:t>
      </w:r>
      <w:r w:rsidR="00D04FA6" w:rsidRPr="00EB4BBA">
        <w:t xml:space="preserve"> </w:t>
      </w:r>
      <w:r w:rsidR="00837DD2" w:rsidRPr="00EB4BBA">
        <w:t xml:space="preserve">en </w:t>
      </w:r>
      <w:r w:rsidR="00D04FA6" w:rsidRPr="00EB4BBA">
        <w:t>meta-analys</w:t>
      </w:r>
      <w:r w:rsidR="00837DD2" w:rsidRPr="00EB4BBA">
        <w:t xml:space="preserve"> publicerad 2017</w:t>
      </w:r>
      <w:r w:rsidR="00837DD2">
        <w:t xml:space="preserve"> </w:t>
      </w:r>
      <w:r w:rsidR="008F436E">
        <w:fldChar w:fldCharType="begin"/>
      </w:r>
      <w:r w:rsidR="009763EB">
        <w:instrText xml:space="preserve"> ADDIN EN.CITE &lt;EndNote&gt;&lt;Cite&gt;&lt;Author&gt;Thomas&lt;/Author&gt;&lt;Year&gt;2017&lt;/Year&gt;&lt;RecNum&gt;1503&lt;/RecNum&gt;&lt;DisplayText&gt;[25]&lt;/DisplayText&gt;&lt;record&gt;&lt;rec-number&gt;1503&lt;/rec-number&gt;&lt;foreign-keys&gt;&lt;key app="EN" db-id="pwxevw5pgaes51e22ps59t2r9pwee5frdz5s" timestamp="1515165602"&gt;1503&lt;/key&gt;&lt;/foreign-keys&gt;&lt;ref-type name="Journal Article"&gt;17&lt;/ref-type&gt;&lt;contributors&gt;&lt;authors&gt;&lt;author&gt;Thomas, J. P.&lt;/author&gt;&lt;author&gt;Raine, T.&lt;/author&gt;&lt;author&gt;Reddy, S.&lt;/author&gt;&lt;author&gt;Belteki, G.&lt;/author&gt;&lt;/authors&gt;&lt;/contributors&gt;&lt;auth-address&gt;Department of Gastroenterology, Norfolk and Norwich University Hospital, Norwich, UK.&amp;#xD;Division of Gastroenterology, Department of Medicine, Addenbrooke&amp;apos;s Hospital, University of Cambridge, Cambridge, UK.&amp;#xD;Department of Paediatrics, Princess Alexandra Hospital, Harlow, UK.&amp;#xD;Department of Neonatology, Cambridge University Hospitals NHS Trust, Cambridge, UK.&lt;/auth-address&gt;&lt;titles&gt;&lt;title&gt;Probiotics for the prevention of necrotising enterocolitis in very low-birth-weight infants: a meta-analysis and systematic review&lt;/title&gt;&lt;secondary-title&gt;Acta Paediatr&lt;/secondary-title&gt;&lt;/titles&gt;&lt;periodical&gt;&lt;full-title&gt;Acta Paediatrica&lt;/full-title&gt;&lt;abbr-1&gt;Acta Paediatr&lt;/abbr-1&gt;&lt;/periodical&gt;&lt;pages&gt;1729-1741&lt;/pages&gt;&lt;volume&gt;106&lt;/volume&gt;&lt;number&gt;11&lt;/number&gt;&lt;edition&gt;2017/05/05&lt;/edition&gt;&lt;keywords&gt;&lt;keyword&gt;Necrotising enterocolitis&lt;/keyword&gt;&lt;keyword&gt;Nutrition&lt;/keyword&gt;&lt;keyword&gt;Probiotics&lt;/keyword&gt;&lt;keyword&gt;Very low-birth-weight infant&lt;/keyword&gt;&lt;/keywords&gt;&lt;dates&gt;&lt;year&gt;2017&lt;/year&gt;&lt;pub-dates&gt;&lt;date&gt;Nov&lt;/date&gt;&lt;/pub-dates&gt;&lt;/dates&gt;&lt;isbn&gt;1651-2227 (Electronic)&amp;#xD;0803-5253 (Linking)&lt;/isbn&gt;&lt;accession-num&gt;28471478&lt;/accession-num&gt;&lt;urls&gt;&lt;related-urls&gt;&lt;url&gt;https://www.ncbi.nlm.nih.gov/pubmed/28471478&lt;/url&gt;&lt;/related-urls&gt;&lt;/urls&gt;&lt;electronic-resource-num&gt;10.1111/apa.13902&lt;/electronic-resource-num&gt;&lt;/record&gt;&lt;/Cite&gt;&lt;/EndNote&gt;</w:instrText>
      </w:r>
      <w:r w:rsidR="008F436E">
        <w:fldChar w:fldCharType="separate"/>
      </w:r>
      <w:r w:rsidR="009763EB">
        <w:rPr>
          <w:noProof/>
        </w:rPr>
        <w:t>[</w:t>
      </w:r>
      <w:hyperlink w:anchor="_ENREF_25" w:tooltip="Thomas, 2017 #1503" w:history="1">
        <w:r w:rsidR="009763EB">
          <w:rPr>
            <w:noProof/>
          </w:rPr>
          <w:t>25</w:t>
        </w:r>
      </w:hyperlink>
      <w:r w:rsidR="009763EB">
        <w:rPr>
          <w:noProof/>
        </w:rPr>
        <w:t>]</w:t>
      </w:r>
      <w:r w:rsidR="008F436E">
        <w:fldChar w:fldCharType="end"/>
      </w:r>
      <w:r w:rsidR="00D04FA6">
        <w:t xml:space="preserve"> </w:t>
      </w:r>
      <w:r w:rsidR="00322D24">
        <w:fldChar w:fldCharType="begin"/>
      </w:r>
      <w:r w:rsidR="008F436E">
        <w:instrText xml:space="preserve"> ADDIN EN.CITE &lt;EndNote&gt;&lt;Cite&gt;&lt;Author&gt;AlFaleh&lt;/Author&gt;&lt;Year&gt;2014&lt;/Year&gt;&lt;RecNum&gt;1404&lt;/RecNum&gt;&lt;DisplayText&gt;[2]&lt;/DisplayText&gt;&lt;record&gt;&lt;rec-number&gt;1404&lt;/rec-number&gt;&lt;foreign-keys&gt;&lt;key app="EN" db-id="pwxevw5pgaes51e22ps59t2r9pwee5frdz5s" timestamp="1420998381"&gt;1404&lt;/key&gt;&lt;/foreign-keys&gt;&lt;ref-type name="Journal Article"&gt;17&lt;/ref-type&gt;&lt;contributors&gt;&lt;authors&gt;&lt;author&gt;AlFaleh, K.&lt;/author&gt;&lt;author&gt;Anabrees, J.&lt;/author&gt;&lt;/authors&gt;&lt;/contributors&gt;&lt;auth-address&gt;Department of Pediatrics (Division of Neonatology), King Saud University, King Khalid University Hospital and College of Medicine, Department of Pediatrics (39), P.O. Box 2925, Riyadh, Saudi Arabia, 11461.&lt;/auth-address&gt;&lt;titles&gt;&lt;title&gt;Probiotics for prevention of necrotizing enterocolitis in preterm infants&lt;/title&gt;&lt;secondary-title&gt;The Cochrane database of systematic reviews&lt;/secondary-title&gt;&lt;alt-title&gt;Cochrane Database Syst Rev&lt;/alt-title&gt;&lt;/titles&gt;&lt;alt-periodical&gt;&lt;full-title&gt;Cochrane Database Syst Rev&lt;/full-title&gt;&lt;/alt-periodical&gt;&lt;pages&gt;CD005496&lt;/pages&gt;&lt;volume&gt;4&lt;/volume&gt;&lt;edition&gt;2014/04/12&lt;/edition&gt;&lt;dates&gt;&lt;year&gt;2014&lt;/year&gt;&lt;/dates&gt;&lt;isbn&gt;1469-493X (Electronic)&amp;#xD;1361-6137 (Linking)&lt;/isbn&gt;&lt;accession-num&gt;24723255&lt;/accession-num&gt;&lt;work-type&gt;Meta-Analysis&amp;#xD;Research Support, Non-U.S. Gov&amp;apos;t&amp;#xD;Research Support, U.S. Gov&amp;apos;t, P.H.S.&amp;#xD;Review&lt;/work-type&gt;&lt;urls&gt;&lt;related-urls&gt;&lt;url&gt;http://www.ncbi.nlm.nih.gov/pubmed/24723255&lt;/url&gt;&lt;/related-urls&gt;&lt;/urls&gt;&lt;electronic-resource-num&gt;10.1002/14651858.CD005496.pub4&lt;/electronic-resource-num&gt;&lt;language&gt;eng&lt;/language&gt;&lt;/record&gt;&lt;/Cite&gt;&lt;/EndNote&gt;</w:instrText>
      </w:r>
      <w:r w:rsidR="00322D24">
        <w:fldChar w:fldCharType="separate"/>
      </w:r>
      <w:r w:rsidR="00D06EA7">
        <w:rPr>
          <w:noProof/>
        </w:rPr>
        <w:t>[</w:t>
      </w:r>
      <w:hyperlink w:anchor="_ENREF_2" w:tooltip="AlFaleh, 2014 #1404" w:history="1">
        <w:r w:rsidR="009763EB">
          <w:rPr>
            <w:noProof/>
          </w:rPr>
          <w:t>2</w:t>
        </w:r>
      </w:hyperlink>
      <w:r w:rsidR="00D06EA7">
        <w:rPr>
          <w:noProof/>
        </w:rPr>
        <w:t>]</w:t>
      </w:r>
      <w:r w:rsidR="00322D24">
        <w:fldChar w:fldCharType="end"/>
      </w:r>
      <w:r w:rsidR="00F12E21">
        <w:t xml:space="preserve">. </w:t>
      </w:r>
      <w:r w:rsidR="00CA6821">
        <w:t>En meta</w:t>
      </w:r>
      <w:r w:rsidR="00837DD2">
        <w:t>analys visade</w:t>
      </w:r>
      <w:r w:rsidR="00FB0DB0">
        <w:t xml:space="preserve"> även på en signifikant minskning av tiden till full </w:t>
      </w:r>
      <w:proofErr w:type="spellStart"/>
      <w:r w:rsidR="00FB0DB0">
        <w:t>enteral</w:t>
      </w:r>
      <w:proofErr w:type="spellEnd"/>
      <w:r w:rsidR="00FB0DB0">
        <w:t xml:space="preserve"> </w:t>
      </w:r>
      <w:proofErr w:type="spellStart"/>
      <w:r w:rsidR="00FB0DB0" w:rsidRPr="009F1E40">
        <w:t>tillmatning</w:t>
      </w:r>
      <w:proofErr w:type="spellEnd"/>
      <w:r w:rsidR="00FB0DB0" w:rsidRPr="009F1E40">
        <w:t xml:space="preserve"> (</w:t>
      </w:r>
      <w:r w:rsidR="00D27372" w:rsidRPr="009F1E40">
        <w:t>genomsnittlig</w:t>
      </w:r>
      <w:r w:rsidR="00FB0DB0" w:rsidRPr="009F1E40">
        <w:t xml:space="preserve"> minskning -1</w:t>
      </w:r>
      <w:r w:rsidR="00B6767C" w:rsidRPr="009F1E40">
        <w:t>,</w:t>
      </w:r>
      <w:r w:rsidR="00FB0DB0" w:rsidRPr="009F1E40">
        <w:t>3 dagar; CI 95</w:t>
      </w:r>
      <w:r w:rsidR="00B6767C" w:rsidRPr="009F1E40">
        <w:t xml:space="preserve"> </w:t>
      </w:r>
      <w:r w:rsidR="00FB0DB0" w:rsidRPr="009F1E40">
        <w:t>% -1</w:t>
      </w:r>
      <w:r w:rsidR="00B6767C" w:rsidRPr="009F1E40">
        <w:t>,</w:t>
      </w:r>
      <w:r w:rsidR="00FB0DB0" w:rsidRPr="009F1E40">
        <w:t>48, -1</w:t>
      </w:r>
      <w:r w:rsidR="00B6767C" w:rsidRPr="009F1E40">
        <w:t>,</w:t>
      </w:r>
      <w:r w:rsidR="00FB0DB0" w:rsidRPr="009F1E40">
        <w:t>2)</w:t>
      </w:r>
      <w:r w:rsidR="00837DD2">
        <w:t xml:space="preserve"> </w:t>
      </w:r>
      <w:r w:rsidR="00837DD2">
        <w:fldChar w:fldCharType="begin"/>
      </w:r>
      <w:r w:rsidR="008F436E">
        <w:instrText xml:space="preserve"> ADDIN EN.CITE &lt;EndNote&gt;&lt;Cite&gt;&lt;Author&gt;AlFaleh&lt;/Author&gt;&lt;Year&gt;2014&lt;/Year&gt;&lt;RecNum&gt;1404&lt;/RecNum&gt;&lt;DisplayText&gt;[2]&lt;/DisplayText&gt;&lt;record&gt;&lt;rec-number&gt;1404&lt;/rec-number&gt;&lt;foreign-keys&gt;&lt;key app="EN" db-id="pwxevw5pgaes51e22ps59t2r9pwee5frdz5s" timestamp="1420998381"&gt;1404&lt;/key&gt;&lt;/foreign-keys&gt;&lt;ref-type name="Journal Article"&gt;17&lt;/ref-type&gt;&lt;contributors&gt;&lt;authors&gt;&lt;author&gt;AlFaleh, K.&lt;/author&gt;&lt;author&gt;Anabrees, J.&lt;/author&gt;&lt;/authors&gt;&lt;/contributors&gt;&lt;auth-address&gt;Department of Pediatrics (Division of Neonatology), King Saud University, King Khalid University Hospital and College of Medicine, Department of Pediatrics (39), P.O. Box 2925, Riyadh, Saudi Arabia, 11461.&lt;/auth-address&gt;&lt;titles&gt;&lt;title&gt;Probiotics for prevention of necrotizing enterocolitis in preterm infants&lt;/title&gt;&lt;secondary-title&gt;The Cochrane database of systematic reviews&lt;/secondary-title&gt;&lt;alt-title&gt;Cochrane Database Syst Rev&lt;/alt-title&gt;&lt;/titles&gt;&lt;alt-periodical&gt;&lt;full-title&gt;Cochrane Database Syst Rev&lt;/full-title&gt;&lt;/alt-periodical&gt;&lt;pages&gt;CD005496&lt;/pages&gt;&lt;volume&gt;4&lt;/volume&gt;&lt;edition&gt;2014/04/12&lt;/edition&gt;&lt;dates&gt;&lt;year&gt;2014&lt;/year&gt;&lt;/dates&gt;&lt;isbn&gt;1469-493X (Electronic)&amp;#xD;1361-6137 (Linking)&lt;/isbn&gt;&lt;accession-num&gt;24723255&lt;/accession-num&gt;&lt;work-type&gt;Meta-Analysis&amp;#xD;Research Support, Non-U.S. Gov&amp;apos;t&amp;#xD;Research Support, U.S. Gov&amp;apos;t, P.H.S.&amp;#xD;Review&lt;/work-type&gt;&lt;urls&gt;&lt;related-urls&gt;&lt;url&gt;http://www.ncbi.nlm.nih.gov/pubmed/24723255&lt;/url&gt;&lt;/related-urls&gt;&lt;/urls&gt;&lt;electronic-resource-num&gt;10.1002/14651858.CD005496.pub4&lt;/electronic-resource-num&gt;&lt;language&gt;eng&lt;/language&gt;&lt;/record&gt;&lt;/Cite&gt;&lt;/EndNote&gt;</w:instrText>
      </w:r>
      <w:r w:rsidR="00837DD2">
        <w:fldChar w:fldCharType="separate"/>
      </w:r>
      <w:r w:rsidR="00837DD2">
        <w:rPr>
          <w:noProof/>
        </w:rPr>
        <w:t>[</w:t>
      </w:r>
      <w:hyperlink w:anchor="_ENREF_2" w:tooltip="AlFaleh, 2014 #1404" w:history="1">
        <w:r w:rsidR="009763EB">
          <w:rPr>
            <w:noProof/>
          </w:rPr>
          <w:t>2</w:t>
        </w:r>
      </w:hyperlink>
      <w:r w:rsidR="00837DD2">
        <w:rPr>
          <w:noProof/>
        </w:rPr>
        <w:t>]</w:t>
      </w:r>
      <w:r w:rsidR="00837DD2">
        <w:fldChar w:fldCharType="end"/>
      </w:r>
      <w:r w:rsidR="00FB0DB0" w:rsidRPr="009F1E40">
        <w:t>, vilket</w:t>
      </w:r>
      <w:r w:rsidR="00FB0DB0">
        <w:t xml:space="preserve"> </w:t>
      </w:r>
      <w:r w:rsidR="00FB0DB0" w:rsidRPr="009F1E40">
        <w:t>speglar mag</w:t>
      </w:r>
      <w:r w:rsidR="009F1E40" w:rsidRPr="009F1E40">
        <w:rPr>
          <w:strike/>
        </w:rPr>
        <w:t>-</w:t>
      </w:r>
      <w:r w:rsidR="00FB0DB0" w:rsidRPr="009F1E40">
        <w:t>tarmkanalens</w:t>
      </w:r>
      <w:r w:rsidR="00FB0DB0">
        <w:t xml:space="preserve"> motorik och förmåga att bryta ner födoämnen. </w:t>
      </w:r>
      <w:r w:rsidR="00F12E21">
        <w:t>E</w:t>
      </w:r>
      <w:r w:rsidR="00EF0E78">
        <w:t>ffekt</w:t>
      </w:r>
      <w:r w:rsidR="00F12E21">
        <w:t xml:space="preserve">en på odlingsverifierad sepsis var inte signifikant, </w:t>
      </w:r>
      <w:r w:rsidR="003747BB">
        <w:t xml:space="preserve">även om enskilda studier visat på </w:t>
      </w:r>
      <w:r w:rsidR="00613A9B">
        <w:t xml:space="preserve">en </w:t>
      </w:r>
      <w:r w:rsidR="003747BB">
        <w:t xml:space="preserve">signifikant minskning </w:t>
      </w:r>
      <w:r w:rsidR="00FB0DB0">
        <w:t xml:space="preserve">även </w:t>
      </w:r>
      <w:r w:rsidR="003747BB">
        <w:t>av sepsis</w:t>
      </w:r>
      <w:r w:rsidR="00613A9B">
        <w:t xml:space="preserve"> </w:t>
      </w:r>
      <w:r w:rsidR="00322D24">
        <w:fldChar w:fldCharType="begin">
          <w:fldData xml:space="preserve">PEVuZE5vdGU+PENpdGU+PEF1dGhvcj5PbmNlbDwvQXV0aG9yPjxZZWFyPjIwMTQ8L1llYXI+PFJl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==
</w:fldData>
        </w:fldChar>
      </w:r>
      <w:r w:rsidR="009763EB">
        <w:instrText xml:space="preserve"> ADDIN EN.CITE </w:instrText>
      </w:r>
      <w:r w:rsidR="009763EB">
        <w:fldChar w:fldCharType="begin">
          <w:fldData xml:space="preserve">PEVuZE5vdGU+PENpdGU+PEF1dGhvcj5PbmNlbDwvQXV0aG9yPjxZZWFyPjIwMTQ8L1llYXI+PFJl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==
</w:fldData>
        </w:fldChar>
      </w:r>
      <w:r w:rsidR="009763EB">
        <w:instrText xml:space="preserve"> ADDIN EN.CITE.DATA </w:instrText>
      </w:r>
      <w:r w:rsidR="009763EB">
        <w:fldChar w:fldCharType="end"/>
      </w:r>
      <w:r w:rsidR="00322D24">
        <w:fldChar w:fldCharType="separate"/>
      </w:r>
      <w:r w:rsidR="009763EB">
        <w:rPr>
          <w:noProof/>
        </w:rPr>
        <w:t>[</w:t>
      </w:r>
      <w:hyperlink w:anchor="_ENREF_26" w:tooltip="Oncel, 2014 #1340" w:history="1">
        <w:r w:rsidR="009763EB">
          <w:rPr>
            <w:noProof/>
          </w:rPr>
          <w:t>26</w:t>
        </w:r>
      </w:hyperlink>
      <w:r w:rsidR="009763EB">
        <w:rPr>
          <w:noProof/>
        </w:rPr>
        <w:t>]</w:t>
      </w:r>
      <w:r w:rsidR="00322D24">
        <w:fldChar w:fldCharType="end"/>
      </w:r>
      <w:r w:rsidR="00FB0DB0">
        <w:t xml:space="preserve">. </w:t>
      </w:r>
      <w:r w:rsidR="00A810EF">
        <w:t xml:space="preserve">På </w:t>
      </w:r>
      <w:r w:rsidR="00C41715">
        <w:t xml:space="preserve">grund av </w:t>
      </w:r>
      <w:r w:rsidR="00AC6546">
        <w:t>den</w:t>
      </w:r>
      <w:r w:rsidR="00C41715">
        <w:t xml:space="preserve"> stora heterogeniteten och den bristfälliga kv</w:t>
      </w:r>
      <w:r w:rsidR="00C41715" w:rsidRPr="009F1E40">
        <w:t>alit</w:t>
      </w:r>
      <w:r w:rsidR="009F1E40">
        <w:rPr>
          <w:strike/>
        </w:rPr>
        <w:t>e</w:t>
      </w:r>
      <w:r w:rsidR="00C41715" w:rsidRPr="009F1E40">
        <w:t>ten</w:t>
      </w:r>
      <w:r w:rsidR="00C41715">
        <w:t xml:space="preserve"> av </w:t>
      </w:r>
      <w:r w:rsidR="00613A9B">
        <w:t xml:space="preserve">majoriteten av </w:t>
      </w:r>
      <w:r w:rsidR="00C41715">
        <w:t xml:space="preserve">de ingående </w:t>
      </w:r>
      <w:r w:rsidR="00C41715" w:rsidRPr="009F1E40">
        <w:t>studierna</w:t>
      </w:r>
      <w:r w:rsidR="00C41715" w:rsidRPr="009F1E40">
        <w:rPr>
          <w:strike/>
        </w:rPr>
        <w:t>,</w:t>
      </w:r>
      <w:r w:rsidR="00C41715" w:rsidRPr="009F1E40">
        <w:t xml:space="preserve"> har</w:t>
      </w:r>
      <w:r w:rsidR="00C41715">
        <w:t xml:space="preserve"> dock evidensen </w:t>
      </w:r>
      <w:r w:rsidR="00D04FA6">
        <w:t xml:space="preserve">hittills </w:t>
      </w:r>
      <w:r w:rsidR="00C41715">
        <w:t>inte ansetts tillräcklig hög för att rekommendera</w:t>
      </w:r>
      <w:r w:rsidR="00613A9B">
        <w:t xml:space="preserve"> specifika probiotiska prepara</w:t>
      </w:r>
      <w:r w:rsidR="00613A9B" w:rsidRPr="009F1E40">
        <w:t>t</w:t>
      </w:r>
      <w:r w:rsidR="00613A9B" w:rsidRPr="009F1E40">
        <w:rPr>
          <w:strike/>
        </w:rPr>
        <w:t>.</w:t>
      </w:r>
      <w:r w:rsidR="00613A9B">
        <w:t xml:space="preserve"> </w:t>
      </w:r>
      <w:r w:rsidR="00322D24">
        <w:fldChar w:fldCharType="begin">
          <w:fldData xml:space="preserve">PEVuZE5vdGU+PENpdGU+PEF1dGhvcj5NaWhhdHNjaDwvQXV0aG9yPjxZZWFyPjIwMTI8L1llYXI+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</w:fldData>
        </w:fldChar>
      </w:r>
      <w:r w:rsidR="008F436E">
        <w:instrText xml:space="preserve"> ADDIN EN.CITE </w:instrText>
      </w:r>
      <w:r w:rsidR="008F436E">
        <w:fldChar w:fldCharType="begin">
          <w:fldData xml:space="preserve">PEVuZE5vdGU+PENpdGU+PEF1dGhvcj5NaWhhdHNjaDwvQXV0aG9yPjxZZWFyPjIwMTI8L1llYXI+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</w:fldData>
        </w:fldChar>
      </w:r>
      <w:r w:rsidR="008F436E">
        <w:instrText xml:space="preserve"> ADDIN EN.CITE.DATA </w:instrText>
      </w:r>
      <w:r w:rsidR="008F436E">
        <w:fldChar w:fldCharType="end"/>
      </w:r>
      <w:r w:rsidR="00322D24">
        <w:fldChar w:fldCharType="separate"/>
      </w:r>
      <w:r w:rsidR="00D06EA7">
        <w:rPr>
          <w:noProof/>
        </w:rPr>
        <w:t>[</w:t>
      </w:r>
      <w:hyperlink w:anchor="_ENREF_3" w:tooltip="Mihatsch, 2012 #1084" w:history="1">
        <w:r w:rsidR="009763EB">
          <w:rPr>
            <w:noProof/>
          </w:rPr>
          <w:t>3</w:t>
        </w:r>
      </w:hyperlink>
      <w:r w:rsidR="00D06EA7">
        <w:rPr>
          <w:noProof/>
        </w:rPr>
        <w:t>]</w:t>
      </w:r>
      <w:r w:rsidR="00322D24">
        <w:fldChar w:fldCharType="end"/>
      </w:r>
      <w:r w:rsidR="00C41715">
        <w:t>.</w:t>
      </w:r>
      <w:r w:rsidR="003E5E5A">
        <w:t xml:space="preserve"> </w:t>
      </w:r>
    </w:p>
    <w:p w14:paraId="624C0141" w14:textId="77777777" w:rsidR="006319BC" w:rsidRDefault="006319BC" w:rsidP="00221F1D">
      <w:pPr>
        <w:widowControl w:val="0"/>
        <w:autoSpaceDE w:val="0"/>
        <w:autoSpaceDN w:val="0"/>
        <w:adjustRightInd w:val="0"/>
      </w:pPr>
    </w:p>
    <w:p w14:paraId="18D9114D" w14:textId="48F8DF4D" w:rsidR="00511BD5" w:rsidRDefault="00C41715" w:rsidP="00221F1D">
      <w:pPr>
        <w:widowControl w:val="0"/>
        <w:autoSpaceDE w:val="0"/>
        <w:autoSpaceDN w:val="0"/>
        <w:adjustRightInd w:val="0"/>
      </w:pPr>
      <w:r>
        <w:t>Nyligen publi</w:t>
      </w:r>
      <w:r w:rsidR="003747BB">
        <w:t>cerade</w:t>
      </w:r>
      <w:r w:rsidR="00CA6821">
        <w:t xml:space="preserve"> dock en systematisk </w:t>
      </w:r>
      <w:r w:rsidR="00A72B80">
        <w:t xml:space="preserve">översiktsartikel </w:t>
      </w:r>
      <w:r w:rsidR="00CA6821">
        <w:t xml:space="preserve">och nätverksmetaanalys som identifierade </w:t>
      </w:r>
      <w:r w:rsidR="005F6481">
        <w:t xml:space="preserve">specifika </w:t>
      </w:r>
      <w:r w:rsidR="00CA6821">
        <w:t xml:space="preserve">probiotiska stammar som har effekt på NEC </w:t>
      </w:r>
      <w:r w:rsidR="008F436E">
        <w:fldChar w:fldCharType="begin">
          <w:fldData xml:space="preserve">PEVuZE5vdGU+PENpdGU+PEF1dGhvcj52YW4gZGVuIEFra2VyPC9BdXRob3I+PFllYXI+MjAxODwv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=
</w:fldData>
        </w:fldChar>
      </w:r>
      <w:r w:rsidR="009763EB">
        <w:instrText xml:space="preserve"> ADDIN EN.CITE </w:instrText>
      </w:r>
      <w:r w:rsidR="009763EB">
        <w:fldChar w:fldCharType="begin">
          <w:fldData xml:space="preserve">PEVuZE5vdGU+PENpdGU+PEF1dGhvcj52YW4gZGVuIEFra2VyPC9BdXRob3I+PFllYXI+MjAxODwv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=
</w:fldData>
        </w:fldChar>
      </w:r>
      <w:r w:rsidR="009763EB">
        <w:instrText xml:space="preserve"> ADDIN EN.CITE.DATA </w:instrText>
      </w:r>
      <w:r w:rsidR="009763EB">
        <w:fldChar w:fldCharType="end"/>
      </w:r>
      <w:r w:rsidR="008F436E">
        <w:fldChar w:fldCharType="separate"/>
      </w:r>
      <w:r w:rsidR="009763EB">
        <w:rPr>
          <w:noProof/>
        </w:rPr>
        <w:t>[</w:t>
      </w:r>
      <w:hyperlink w:anchor="_ENREF_27" w:tooltip="van den Akker, 2018 #1602" w:history="1">
        <w:r w:rsidR="009763EB">
          <w:rPr>
            <w:noProof/>
          </w:rPr>
          <w:t>27</w:t>
        </w:r>
      </w:hyperlink>
      <w:r w:rsidR="009763EB">
        <w:rPr>
          <w:noProof/>
        </w:rPr>
        <w:t>]</w:t>
      </w:r>
      <w:r w:rsidR="008F436E">
        <w:fldChar w:fldCharType="end"/>
      </w:r>
      <w:r w:rsidR="00CA6821">
        <w:t>. Denna analys är grunden till de rekommendationer som ESPGHAN nyligen kommit ut med, i vilken de re</w:t>
      </w:r>
      <w:r w:rsidR="00326AB8">
        <w:t>k</w:t>
      </w:r>
      <w:r w:rsidR="00CA6821">
        <w:t xml:space="preserve">ommenderar </w:t>
      </w:r>
      <w:r w:rsidR="00CA6821" w:rsidRPr="003E764F">
        <w:t xml:space="preserve">tillskott av </w:t>
      </w:r>
      <w:proofErr w:type="spellStart"/>
      <w:r w:rsidR="00CA6821" w:rsidRPr="003E764F">
        <w:t>probiotika</w:t>
      </w:r>
      <w:r w:rsidR="00CA6821">
        <w:t>produkter</w:t>
      </w:r>
      <w:proofErr w:type="spellEnd"/>
      <w:r w:rsidR="00CA6821">
        <w:t xml:space="preserve"> som </w:t>
      </w:r>
      <w:r w:rsidR="00CA6821" w:rsidRPr="00EC1272">
        <w:t xml:space="preserve">innehåller antingen bakteriestammen </w:t>
      </w:r>
      <w:proofErr w:type="spellStart"/>
      <w:r w:rsidR="00CA6821" w:rsidRPr="00BF2BB8">
        <w:rPr>
          <w:i/>
        </w:rPr>
        <w:t>Lactobacillus</w:t>
      </w:r>
      <w:proofErr w:type="spellEnd"/>
      <w:r w:rsidR="00CA6821" w:rsidRPr="00BF2BB8">
        <w:rPr>
          <w:i/>
        </w:rPr>
        <w:t xml:space="preserve"> </w:t>
      </w:r>
      <w:proofErr w:type="spellStart"/>
      <w:r w:rsidR="00CA6821" w:rsidRPr="00BF2BB8">
        <w:rPr>
          <w:i/>
        </w:rPr>
        <w:t>rhamnosus</w:t>
      </w:r>
      <w:proofErr w:type="spellEnd"/>
      <w:r w:rsidR="00CA6821" w:rsidRPr="00EC1272">
        <w:t xml:space="preserve"> GG </w:t>
      </w:r>
      <w:r w:rsidR="00CA6821" w:rsidRPr="00BF2BB8">
        <w:rPr>
          <w:rFonts w:cstheme="majorHAnsi"/>
          <w:shd w:val="clear" w:color="auto" w:fill="FFFFFF"/>
        </w:rPr>
        <w:t>ATCC53103</w:t>
      </w:r>
      <w:r w:rsidR="00CA6821" w:rsidRPr="00EC1272">
        <w:t xml:space="preserve"> eller kombinationen</w:t>
      </w:r>
      <w:r w:rsidR="00CA6821" w:rsidRPr="00BF2BB8">
        <w:rPr>
          <w:rFonts w:cstheme="majorHAnsi"/>
          <w:i/>
          <w:iCs/>
          <w:shd w:val="clear" w:color="auto" w:fill="FFFFFF"/>
        </w:rPr>
        <w:t xml:space="preserve"> </w:t>
      </w:r>
      <w:r w:rsidR="00A72B80">
        <w:rPr>
          <w:rFonts w:cstheme="majorHAnsi"/>
        </w:rPr>
        <w:t>med</w:t>
      </w:r>
      <w:r w:rsidR="00CA6821" w:rsidRPr="00BF2BB8">
        <w:rPr>
          <w:rFonts w:cstheme="majorHAnsi"/>
        </w:rPr>
        <w:t xml:space="preserve"> </w:t>
      </w:r>
      <w:proofErr w:type="spellStart"/>
      <w:r w:rsidR="00CA6821" w:rsidRPr="00BF2BB8">
        <w:rPr>
          <w:rFonts w:cstheme="majorHAnsi"/>
          <w:i/>
          <w:iCs/>
        </w:rPr>
        <w:t>Bifidobacterium</w:t>
      </w:r>
      <w:proofErr w:type="spellEnd"/>
      <w:r w:rsidR="00CA6821" w:rsidRPr="00BF2BB8">
        <w:rPr>
          <w:rFonts w:cstheme="majorHAnsi"/>
          <w:i/>
          <w:iCs/>
        </w:rPr>
        <w:t xml:space="preserve"> </w:t>
      </w:r>
      <w:proofErr w:type="spellStart"/>
      <w:r w:rsidR="00CA6821" w:rsidRPr="00BF2BB8">
        <w:rPr>
          <w:rFonts w:cstheme="majorHAnsi"/>
          <w:i/>
          <w:iCs/>
        </w:rPr>
        <w:t>infantis</w:t>
      </w:r>
      <w:proofErr w:type="spellEnd"/>
      <w:r w:rsidR="00CA6821" w:rsidRPr="00BF2BB8">
        <w:rPr>
          <w:rFonts w:cstheme="majorHAnsi"/>
        </w:rPr>
        <w:t xml:space="preserve"> Bb-02, </w:t>
      </w:r>
      <w:proofErr w:type="spellStart"/>
      <w:r w:rsidR="00CA6821" w:rsidRPr="00BF2BB8">
        <w:rPr>
          <w:rFonts w:cstheme="majorHAnsi"/>
          <w:i/>
          <w:iCs/>
        </w:rPr>
        <w:t>Bifidobacterium</w:t>
      </w:r>
      <w:proofErr w:type="spellEnd"/>
      <w:r w:rsidR="00CA6821" w:rsidRPr="00BF2BB8">
        <w:rPr>
          <w:rFonts w:cstheme="majorHAnsi"/>
          <w:i/>
          <w:iCs/>
        </w:rPr>
        <w:t xml:space="preserve"> </w:t>
      </w:r>
      <w:proofErr w:type="spellStart"/>
      <w:r w:rsidR="00CA6821" w:rsidRPr="00BF2BB8">
        <w:rPr>
          <w:rFonts w:cstheme="majorHAnsi"/>
          <w:i/>
          <w:iCs/>
        </w:rPr>
        <w:t>lactis</w:t>
      </w:r>
      <w:proofErr w:type="spellEnd"/>
      <w:r w:rsidR="00CA6821" w:rsidRPr="00BF2BB8">
        <w:rPr>
          <w:rFonts w:cstheme="majorHAnsi"/>
        </w:rPr>
        <w:t xml:space="preserve"> Bb-12, och </w:t>
      </w:r>
      <w:proofErr w:type="spellStart"/>
      <w:r w:rsidR="00CA6821" w:rsidRPr="00BF2BB8">
        <w:rPr>
          <w:rFonts w:cstheme="majorHAnsi"/>
          <w:i/>
          <w:iCs/>
        </w:rPr>
        <w:t>Streptococcus</w:t>
      </w:r>
      <w:proofErr w:type="spellEnd"/>
      <w:r w:rsidR="00CA6821" w:rsidRPr="00BF2BB8">
        <w:rPr>
          <w:rFonts w:cstheme="majorHAnsi"/>
          <w:i/>
          <w:iCs/>
        </w:rPr>
        <w:t xml:space="preserve"> </w:t>
      </w:r>
      <w:proofErr w:type="spellStart"/>
      <w:r w:rsidR="00CA6821" w:rsidRPr="00BF2BB8">
        <w:rPr>
          <w:rFonts w:cstheme="majorHAnsi"/>
          <w:i/>
          <w:iCs/>
        </w:rPr>
        <w:t>thermophilus</w:t>
      </w:r>
      <w:proofErr w:type="spellEnd"/>
      <w:r w:rsidR="00CA6821" w:rsidRPr="00BF2BB8">
        <w:rPr>
          <w:rFonts w:cstheme="majorHAnsi"/>
        </w:rPr>
        <w:t xml:space="preserve"> TH-4 för att m</w:t>
      </w:r>
      <w:r w:rsidR="00CA6821">
        <w:rPr>
          <w:rFonts w:cstheme="majorHAnsi"/>
        </w:rPr>
        <w:t>inska NEC hos barn med en födelsevikt &gt;1000g.</w:t>
      </w:r>
      <w:r w:rsidR="003747BB">
        <w:t xml:space="preserve"> </w:t>
      </w:r>
      <w:r w:rsidR="00326AB8">
        <w:t>K</w:t>
      </w:r>
      <w:r w:rsidR="00326AB8" w:rsidRPr="00EC1272">
        <w:t>ombinationen</w:t>
      </w:r>
      <w:r w:rsidR="00326AB8" w:rsidRPr="00BF2BB8">
        <w:rPr>
          <w:rFonts w:cstheme="majorHAnsi"/>
          <w:i/>
          <w:iCs/>
          <w:shd w:val="clear" w:color="auto" w:fill="FFFFFF"/>
        </w:rPr>
        <w:t xml:space="preserve"> </w:t>
      </w:r>
      <w:r w:rsidR="00326AB8" w:rsidRPr="00BF2BB8">
        <w:rPr>
          <w:rFonts w:cstheme="majorHAnsi"/>
        </w:rPr>
        <w:t xml:space="preserve">av </w:t>
      </w:r>
      <w:proofErr w:type="spellStart"/>
      <w:r w:rsidR="00326AB8" w:rsidRPr="00BF2BB8">
        <w:rPr>
          <w:rFonts w:cstheme="majorHAnsi"/>
          <w:i/>
          <w:iCs/>
        </w:rPr>
        <w:t>Bifidobacterium</w:t>
      </w:r>
      <w:proofErr w:type="spellEnd"/>
      <w:r w:rsidR="00326AB8" w:rsidRPr="00BF2BB8">
        <w:rPr>
          <w:rFonts w:cstheme="majorHAnsi"/>
          <w:i/>
          <w:iCs/>
        </w:rPr>
        <w:t xml:space="preserve"> </w:t>
      </w:r>
      <w:proofErr w:type="spellStart"/>
      <w:r w:rsidR="00326AB8" w:rsidRPr="00BF2BB8">
        <w:rPr>
          <w:rFonts w:cstheme="majorHAnsi"/>
          <w:i/>
          <w:iCs/>
        </w:rPr>
        <w:t>infantis</w:t>
      </w:r>
      <w:proofErr w:type="spellEnd"/>
      <w:r w:rsidR="00326AB8" w:rsidRPr="00BF2BB8">
        <w:rPr>
          <w:rFonts w:cstheme="majorHAnsi"/>
        </w:rPr>
        <w:t xml:space="preserve"> Bb-02, </w:t>
      </w:r>
      <w:proofErr w:type="spellStart"/>
      <w:r w:rsidR="00326AB8" w:rsidRPr="00BF2BB8">
        <w:rPr>
          <w:rFonts w:cstheme="majorHAnsi"/>
          <w:i/>
          <w:iCs/>
        </w:rPr>
        <w:t>Bifidobacterium</w:t>
      </w:r>
      <w:proofErr w:type="spellEnd"/>
      <w:r w:rsidR="00326AB8" w:rsidRPr="00BF2BB8">
        <w:rPr>
          <w:rFonts w:cstheme="majorHAnsi"/>
          <w:i/>
          <w:iCs/>
        </w:rPr>
        <w:t xml:space="preserve"> </w:t>
      </w:r>
      <w:proofErr w:type="spellStart"/>
      <w:r w:rsidR="00326AB8" w:rsidRPr="00BF2BB8">
        <w:rPr>
          <w:rFonts w:cstheme="majorHAnsi"/>
          <w:i/>
          <w:iCs/>
        </w:rPr>
        <w:t>lactis</w:t>
      </w:r>
      <w:proofErr w:type="spellEnd"/>
      <w:r w:rsidR="00326AB8" w:rsidRPr="00BF2BB8">
        <w:rPr>
          <w:rFonts w:cstheme="majorHAnsi"/>
        </w:rPr>
        <w:t xml:space="preserve"> Bb-12, och </w:t>
      </w:r>
      <w:proofErr w:type="spellStart"/>
      <w:r w:rsidR="00326AB8" w:rsidRPr="00BF2BB8">
        <w:rPr>
          <w:rFonts w:cstheme="majorHAnsi"/>
          <w:i/>
          <w:iCs/>
        </w:rPr>
        <w:t>Streptococcus</w:t>
      </w:r>
      <w:proofErr w:type="spellEnd"/>
      <w:r w:rsidR="00326AB8" w:rsidRPr="00BF2BB8">
        <w:rPr>
          <w:rFonts w:cstheme="majorHAnsi"/>
          <w:i/>
          <w:iCs/>
        </w:rPr>
        <w:t xml:space="preserve"> </w:t>
      </w:r>
      <w:proofErr w:type="spellStart"/>
      <w:r w:rsidR="00326AB8" w:rsidRPr="00BF2BB8">
        <w:rPr>
          <w:rFonts w:cstheme="majorHAnsi"/>
          <w:i/>
          <w:iCs/>
        </w:rPr>
        <w:t>thermophilus</w:t>
      </w:r>
      <w:proofErr w:type="spellEnd"/>
      <w:r w:rsidR="00326AB8" w:rsidRPr="00BF2BB8">
        <w:rPr>
          <w:rFonts w:cstheme="majorHAnsi"/>
        </w:rPr>
        <w:t xml:space="preserve"> TH-4 </w:t>
      </w:r>
      <w:r w:rsidR="00326AB8">
        <w:rPr>
          <w:rFonts w:cstheme="majorHAnsi"/>
        </w:rPr>
        <w:t xml:space="preserve">testades </w:t>
      </w:r>
      <w:r w:rsidR="005F6481">
        <w:rPr>
          <w:rFonts w:cstheme="majorHAnsi"/>
        </w:rPr>
        <w:t>också i den hit</w:t>
      </w:r>
      <w:r w:rsidR="00326AB8">
        <w:rPr>
          <w:rFonts w:cstheme="majorHAnsi"/>
        </w:rPr>
        <w:t>tills största studien som visat en signifikant effekt på NEC (</w:t>
      </w:r>
      <w:proofErr w:type="spellStart"/>
      <w:r w:rsidR="00326AB8">
        <w:rPr>
          <w:rFonts w:cstheme="majorHAnsi"/>
        </w:rPr>
        <w:t>ProPREM</w:t>
      </w:r>
      <w:proofErr w:type="spellEnd"/>
      <w:r w:rsidR="00326AB8">
        <w:rPr>
          <w:rFonts w:cstheme="majorHAnsi"/>
        </w:rPr>
        <w:t xml:space="preserve">). Det var </w:t>
      </w:r>
      <w:r w:rsidR="003747BB">
        <w:t>en mycket välgjord</w:t>
      </w:r>
      <w:r>
        <w:t xml:space="preserve"> dubbel-blind placebo-kontrollerad studie</w:t>
      </w:r>
      <w:r w:rsidR="00326AB8">
        <w:t xml:space="preserve"> </w:t>
      </w:r>
      <w:r>
        <w:t xml:space="preserve">med adekvat </w:t>
      </w:r>
      <w:proofErr w:type="spellStart"/>
      <w:r>
        <w:t>power</w:t>
      </w:r>
      <w:proofErr w:type="spellEnd"/>
      <w:r w:rsidR="000B332B">
        <w:t xml:space="preserve"> (n=1099) </w:t>
      </w:r>
      <w:r>
        <w:t>s</w:t>
      </w:r>
      <w:r w:rsidR="00613A9B">
        <w:t xml:space="preserve">om visade på en tydlig effekt på </w:t>
      </w:r>
      <w:r>
        <w:t>NEC</w:t>
      </w:r>
      <w:r w:rsidR="00613A9B">
        <w:t xml:space="preserve"> och</w:t>
      </w:r>
      <w:r w:rsidR="00AC6546">
        <w:t xml:space="preserve"> tid till full </w:t>
      </w:r>
      <w:proofErr w:type="spellStart"/>
      <w:r w:rsidR="00613A9B">
        <w:t>enteral</w:t>
      </w:r>
      <w:proofErr w:type="spellEnd"/>
      <w:r w:rsidR="00613A9B">
        <w:t xml:space="preserve"> </w:t>
      </w:r>
      <w:proofErr w:type="spellStart"/>
      <w:r w:rsidR="00AC6546">
        <w:t>tillmatning</w:t>
      </w:r>
      <w:proofErr w:type="spellEnd"/>
      <w:r>
        <w:t xml:space="preserve">, men inte mortalitet och sepsis, på barn med födelsevikt </w:t>
      </w:r>
      <w:r w:rsidR="00282B22" w:rsidRPr="009F1E40">
        <w:t>&lt;</w:t>
      </w:r>
      <w:r w:rsidRPr="009F1E40">
        <w:t>1500</w:t>
      </w:r>
      <w:r w:rsidR="00B6767C" w:rsidRPr="009F1E40">
        <w:t xml:space="preserve"> </w:t>
      </w:r>
      <w:r w:rsidRPr="009F1E40">
        <w:t>g</w:t>
      </w:r>
      <w:r>
        <w:t xml:space="preserve"> </w:t>
      </w:r>
      <w:r w:rsidR="00322D24">
        <w:fldChar w:fldCharType="begin"/>
      </w:r>
      <w:r w:rsidR="008F436E">
        <w:instrText xml:space="preserve"> ADDIN EN.CITE &lt;EndNote&gt;&lt;Cite&gt;&lt;Author&gt;Jacobs&lt;/Author&gt;&lt;Year&gt;2013&lt;/Year&gt;&lt;RecNum&gt;1194&lt;/RecNum&gt;&lt;DisplayText&gt;[4]&lt;/DisplayText&gt;&lt;record&gt;&lt;rec-number&gt;1194&lt;/rec-number&gt;&lt;foreign-keys&gt;&lt;key app="EN" db-id="pwxevw5pgaes51e22ps59t2r9pwee5frdz5s" timestamp="1388772471"&gt;1194&lt;/key&gt;&lt;/foreign-keys&gt;&lt;ref-type name="Journal Article"&gt;17&lt;/ref-type&gt;&lt;contributors&gt;&lt;authors&gt;&lt;author&gt;Jacobs, S. E.&lt;/author&gt;&lt;author&gt;Tobin, J. M.&lt;/author&gt;&lt;author&gt;Opie, G. F.&lt;/author&gt;&lt;author&gt;Donath, S.&lt;/author&gt;&lt;author&gt;Tabrizi, S. N.&lt;/author&gt;&lt;author&gt;Pirotta, M.&lt;/author&gt;&lt;author&gt;Morley, C. J.&lt;/author&gt;&lt;author&gt;Garland, S. M.&lt;/author&gt;&lt;/authors&gt;&lt;/contributors&gt;&lt;auth-address&gt;Women&amp;apos;s Centre for Infectious Diseases, Bio 21 Institute, 30 Flemington Rd, Parkville 3052, Victoria, Australia. suzanne.garland@thewomens.org.au.&lt;/auth-address&gt;&lt;titles&gt;&lt;title&gt;Probiotic Effects on Late-onset Sepsis in Very Preterm Infants: A Randomized Controlled Trial&lt;/title&gt;&lt;secondary-title&gt;Pediatrics&lt;/secondary-title&gt;&lt;alt-title&gt;Pediatrics&lt;/alt-title&gt;&lt;/titles&gt;&lt;periodical&gt;&lt;full-title&gt;Pediatrics&lt;/full-title&gt;&lt;/periodical&gt;&lt;alt-periodical&gt;&lt;full-title&gt;Pediatrics&lt;/full-title&gt;&lt;/alt-periodical&gt;&lt;pages&gt;1055-62&lt;/pages&gt;&lt;volume&gt;132&lt;/volume&gt;&lt;number&gt;6&lt;/number&gt;&lt;edition&gt;2013/11/20&lt;/edition&gt;&lt;dates&gt;&lt;year&gt;2013&lt;/year&gt;&lt;pub-dates&gt;&lt;date&gt;Dec&lt;/date&gt;&lt;/pub-dates&gt;&lt;/dates&gt;&lt;isbn&gt;1098-4275 (Electronic)&amp;#xD;0031-4005 (Linking)&lt;/isbn&gt;&lt;accession-num&gt;24249817&lt;/accession-num&gt;&lt;urls&gt;&lt;related-urls&gt;&lt;url&gt;http://www.ncbi.nlm.nih.gov/pubmed/24249817&lt;/url&gt;&lt;/related-urls&gt;&lt;/urls&gt;&lt;electronic-resource-num&gt;10.1542/peds.2013-1339&lt;/electronic-resource-num&gt;&lt;language&gt;eng&lt;/language&gt;&lt;/record&gt;&lt;/Cite&gt;&lt;/EndNote&gt;</w:instrText>
      </w:r>
      <w:r w:rsidR="00322D24">
        <w:fldChar w:fldCharType="separate"/>
      </w:r>
      <w:r w:rsidR="00D06EA7">
        <w:rPr>
          <w:noProof/>
        </w:rPr>
        <w:t>[</w:t>
      </w:r>
      <w:hyperlink w:anchor="_ENREF_4" w:tooltip="Jacobs, 2013 #1194" w:history="1">
        <w:r w:rsidR="009763EB">
          <w:rPr>
            <w:noProof/>
          </w:rPr>
          <w:t>4</w:t>
        </w:r>
      </w:hyperlink>
      <w:r w:rsidR="00D06EA7">
        <w:rPr>
          <w:noProof/>
        </w:rPr>
        <w:t>]</w:t>
      </w:r>
      <w:r w:rsidR="00322D24">
        <w:fldChar w:fldCharType="end"/>
      </w:r>
      <w:r>
        <w:t xml:space="preserve">. </w:t>
      </w:r>
      <w:r w:rsidR="006319BC">
        <w:t xml:space="preserve">Barnen fick </w:t>
      </w:r>
      <w:r w:rsidR="00D260E6">
        <w:t xml:space="preserve">studieprodukten </w:t>
      </w:r>
      <w:r w:rsidR="006319BC">
        <w:t xml:space="preserve">dagligen från </w:t>
      </w:r>
      <w:r w:rsidR="00A931DC">
        <w:t>första levnadsveckan</w:t>
      </w:r>
      <w:r w:rsidR="00000D89">
        <w:t xml:space="preserve"> (median (25%-75%); 5 (</w:t>
      </w:r>
      <w:proofErr w:type="gramStart"/>
      <w:r w:rsidR="00000D89">
        <w:t>4-7</w:t>
      </w:r>
      <w:proofErr w:type="gramEnd"/>
      <w:r w:rsidR="00000D89">
        <w:t xml:space="preserve"> dagar)</w:t>
      </w:r>
      <w:r w:rsidR="00B6767C">
        <w:t xml:space="preserve"> </w:t>
      </w:r>
      <w:r w:rsidR="006319BC">
        <w:t>till</w:t>
      </w:r>
      <w:r w:rsidR="00A931DC">
        <w:t>s</w:t>
      </w:r>
      <w:r w:rsidR="006319BC">
        <w:t xml:space="preserve"> barnet skrevs hem</w:t>
      </w:r>
      <w:r w:rsidR="00D04FA6">
        <w:t xml:space="preserve"> från neonatalavdelningen</w:t>
      </w:r>
      <w:r w:rsidR="006319BC">
        <w:t xml:space="preserve">. </w:t>
      </w:r>
      <w:r w:rsidR="00A931DC">
        <w:t xml:space="preserve">Man tillsatte den i bröstmjölken när barnet fick </w:t>
      </w:r>
      <w:r w:rsidR="00A931DC">
        <w:rPr>
          <w:u w:val="single"/>
        </w:rPr>
        <w:t>&gt;1mL</w:t>
      </w:r>
      <w:r w:rsidR="00000D89">
        <w:rPr>
          <w:u w:val="single"/>
        </w:rPr>
        <w:t>/portion</w:t>
      </w:r>
      <w:r w:rsidR="00A931DC">
        <w:rPr>
          <w:u w:val="single"/>
        </w:rPr>
        <w:t xml:space="preserve"> </w:t>
      </w:r>
      <w:proofErr w:type="spellStart"/>
      <w:r w:rsidR="00A931DC">
        <w:rPr>
          <w:u w:val="single"/>
        </w:rPr>
        <w:t>enteralt</w:t>
      </w:r>
      <w:proofErr w:type="spellEnd"/>
      <w:r w:rsidR="00A931DC">
        <w:rPr>
          <w:u w:val="single"/>
        </w:rPr>
        <w:t xml:space="preserve">. </w:t>
      </w:r>
      <w:r w:rsidR="006319BC">
        <w:t xml:space="preserve">Uppehåll gjordes om barnet inte fick </w:t>
      </w:r>
      <w:proofErr w:type="spellStart"/>
      <w:r w:rsidR="006319BC">
        <w:t>enteral</w:t>
      </w:r>
      <w:proofErr w:type="spellEnd"/>
      <w:r w:rsidR="006319BC">
        <w:t xml:space="preserve"> </w:t>
      </w:r>
      <w:proofErr w:type="spellStart"/>
      <w:r w:rsidR="006319BC">
        <w:t>tillmatning</w:t>
      </w:r>
      <w:proofErr w:type="spellEnd"/>
      <w:r w:rsidR="006319BC">
        <w:t xml:space="preserve">. </w:t>
      </w:r>
      <w:proofErr w:type="spellStart"/>
      <w:r w:rsidR="00AC6546" w:rsidRPr="009F1E40">
        <w:t>Pro</w:t>
      </w:r>
      <w:r w:rsidR="006319BC" w:rsidRPr="009F1E40">
        <w:t>Prem</w:t>
      </w:r>
      <w:proofErr w:type="spellEnd"/>
      <w:r w:rsidR="006319BC">
        <w:t xml:space="preserve"> var</w:t>
      </w:r>
      <w:r w:rsidR="00AC6546">
        <w:t xml:space="preserve"> den första</w:t>
      </w:r>
      <w:r w:rsidR="005F6481">
        <w:t xml:space="preserve"> studien</w:t>
      </w:r>
      <w:r w:rsidR="00AC6546">
        <w:t xml:space="preserve"> att upprepa en tidigare studie med </w:t>
      </w:r>
      <w:r w:rsidR="003E5E5A">
        <w:t xml:space="preserve">exakt </w:t>
      </w:r>
      <w:r w:rsidR="00AC6546">
        <w:t xml:space="preserve">samma kombination av </w:t>
      </w:r>
      <w:r w:rsidR="00AC6546" w:rsidRPr="00221F1D">
        <w:t>bakteriestammar</w:t>
      </w:r>
      <w:r w:rsidR="00326AB8">
        <w:t>.</w:t>
      </w:r>
      <w:r w:rsidR="00221F1D">
        <w:rPr>
          <w:rFonts w:cs="Times New Roman"/>
        </w:rPr>
        <w:t xml:space="preserve"> </w:t>
      </w:r>
      <w:r w:rsidR="00AC6546">
        <w:t>De</w:t>
      </w:r>
      <w:r w:rsidR="00AC6546" w:rsidRPr="009F1E40">
        <w:t>t</w:t>
      </w:r>
      <w:r w:rsidR="00B6767C" w:rsidRPr="009F1E40">
        <w:t>ta</w:t>
      </w:r>
      <w:r w:rsidR="00AC6546">
        <w:t xml:space="preserve"> är viktigt, eftersom effekten av </w:t>
      </w:r>
      <w:proofErr w:type="spellStart"/>
      <w:r w:rsidR="00AC6546">
        <w:t>p</w:t>
      </w:r>
      <w:r w:rsidR="003E5E5A">
        <w:t>robiotika</w:t>
      </w:r>
      <w:proofErr w:type="spellEnd"/>
      <w:r w:rsidR="003E5E5A">
        <w:t xml:space="preserve"> är stamspecifik. </w:t>
      </w:r>
      <w:r w:rsidR="000B332B">
        <w:t xml:space="preserve">Det visade </w:t>
      </w:r>
      <w:r w:rsidR="00613A9B">
        <w:t xml:space="preserve">inte minst </w:t>
      </w:r>
      <w:r w:rsidR="000B332B">
        <w:t>resultaten av nästa stora välgjorda dubbel-blind placebo-</w:t>
      </w:r>
      <w:r w:rsidR="000B332B" w:rsidRPr="009F1E40">
        <w:t>kontrollerad</w:t>
      </w:r>
      <w:r w:rsidR="00B6767C" w:rsidRPr="009F1E40">
        <w:t>e</w:t>
      </w:r>
      <w:r w:rsidR="000B332B" w:rsidRPr="009F1E40">
        <w:t xml:space="preserve"> studie (</w:t>
      </w:r>
      <w:proofErr w:type="spellStart"/>
      <w:r w:rsidR="000B332B" w:rsidRPr="009F1E40">
        <w:t>PiPS</w:t>
      </w:r>
      <w:proofErr w:type="spellEnd"/>
      <w:r w:rsidR="00B6767C" w:rsidRPr="009F1E40">
        <w:t>-</w:t>
      </w:r>
      <w:r w:rsidR="00282B22" w:rsidRPr="009F1E40">
        <w:t>studien</w:t>
      </w:r>
      <w:r w:rsidR="00660364" w:rsidRPr="009F1E40">
        <w:t>, n=1310</w:t>
      </w:r>
      <w:r w:rsidR="000B332B">
        <w:t>)</w:t>
      </w:r>
      <w:r w:rsidR="00282B22">
        <w:t>,</w:t>
      </w:r>
      <w:r w:rsidR="00511BD5">
        <w:t xml:space="preserve"> </w:t>
      </w:r>
      <w:r w:rsidR="000B332B">
        <w:t xml:space="preserve">som testade en annan </w:t>
      </w:r>
      <w:proofErr w:type="spellStart"/>
      <w:r w:rsidR="000B332B">
        <w:t>probiotikastam</w:t>
      </w:r>
      <w:proofErr w:type="spellEnd"/>
      <w:r w:rsidR="000B332B">
        <w:t xml:space="preserve"> (</w:t>
      </w:r>
      <w:proofErr w:type="spellStart"/>
      <w:r w:rsidR="000B332B" w:rsidRPr="000B332B">
        <w:rPr>
          <w:i/>
        </w:rPr>
        <w:t>Bifidobacterium</w:t>
      </w:r>
      <w:proofErr w:type="spellEnd"/>
      <w:r w:rsidR="000B332B" w:rsidRPr="000B332B">
        <w:rPr>
          <w:i/>
        </w:rPr>
        <w:t xml:space="preserve"> </w:t>
      </w:r>
      <w:proofErr w:type="spellStart"/>
      <w:r w:rsidR="000B332B" w:rsidRPr="002C6861">
        <w:rPr>
          <w:i/>
        </w:rPr>
        <w:t>breve</w:t>
      </w:r>
      <w:proofErr w:type="spellEnd"/>
      <w:r w:rsidR="00660364" w:rsidRPr="002C6861">
        <w:rPr>
          <w:i/>
        </w:rPr>
        <w:t xml:space="preserve"> </w:t>
      </w:r>
      <w:r w:rsidR="001343F1" w:rsidRPr="002C6861">
        <w:t>BBG</w:t>
      </w:r>
      <w:r w:rsidR="002C6861" w:rsidRPr="002C6861">
        <w:t>-01</w:t>
      </w:r>
      <w:r w:rsidR="001343F1" w:rsidRPr="002C6861">
        <w:t>)</w:t>
      </w:r>
      <w:r w:rsidR="001343F1" w:rsidRPr="001343F1">
        <w:t xml:space="preserve"> till</w:t>
      </w:r>
      <w:r w:rsidR="001343F1">
        <w:rPr>
          <w:color w:val="FF0000"/>
        </w:rPr>
        <w:t xml:space="preserve"> </w:t>
      </w:r>
      <w:r w:rsidR="001343F1">
        <w:t>barn födda före</w:t>
      </w:r>
      <w:r w:rsidR="009F1E40">
        <w:t xml:space="preserve"> </w:t>
      </w:r>
      <w:r w:rsidR="001343F1">
        <w:t>31+0</w:t>
      </w:r>
      <w:r w:rsidR="003747BB">
        <w:t xml:space="preserve"> </w:t>
      </w:r>
      <w:r w:rsidR="00B6767C" w:rsidRPr="009F1E40">
        <w:t xml:space="preserve">veckor </w:t>
      </w:r>
      <w:r w:rsidR="007D1905">
        <w:t>utan att påvisa någon effekt</w:t>
      </w:r>
      <w:r w:rsidR="00326AB8">
        <w:t xml:space="preserve"> </w:t>
      </w:r>
      <w:r w:rsidR="008F436E">
        <w:fldChar w:fldCharType="begin"/>
      </w:r>
      <w:r w:rsidR="009763EB">
        <w:instrText xml:space="preserve"> ADDIN EN.CITE &lt;EndNote&gt;&lt;Cite&gt;&lt;Author&gt;Costeloe&lt;/Author&gt;&lt;Year&gt;2015&lt;/Year&gt;&lt;RecNum&gt;1448&lt;/RecNum&gt;&lt;DisplayText&gt;[28]&lt;/DisplayText&gt;&lt;record&gt;&lt;rec-number&gt;1448&lt;/rec-number&gt;&lt;foreign-keys&gt;&lt;key app="EN" db-id="pwxevw5pgaes51e22ps59t2r9pwee5frdz5s" timestamp="1447753862"&gt;1448&lt;/key&gt;&lt;/foreign-keys&gt;&lt;ref-type name="Journal Article"&gt;17&lt;/ref-type&gt;&lt;contributors&gt;&lt;authors&gt;&lt;author&gt;Costeloe, K.&lt;/author&gt;&lt;/authors&gt;&lt;/contributors&gt;&lt;titles&gt;&lt;title&gt;A placebo controlled randomised Phase 3 trial of Bifidobacterium BBG-001 in very preterm infants.&lt;/title&gt;&lt;secondary-title&gt;Lancet&lt;/secondary-title&gt;&lt;/titles&gt;&lt;periodical&gt;&lt;full-title&gt;The Lancet&lt;/full-title&gt;&lt;abbr-1&gt;Lancet&lt;/abbr-1&gt;&lt;/periodical&gt;&lt;dates&gt;&lt;year&gt;2015&lt;/year&gt;&lt;/dates&gt;&lt;urls&gt;&lt;/urls&gt;&lt;/record&gt;&lt;/Cite&gt;&lt;/EndNote&gt;</w:instrText>
      </w:r>
      <w:r w:rsidR="008F436E">
        <w:fldChar w:fldCharType="separate"/>
      </w:r>
      <w:r w:rsidR="009763EB">
        <w:rPr>
          <w:noProof/>
        </w:rPr>
        <w:t>[</w:t>
      </w:r>
      <w:hyperlink w:anchor="_ENREF_28" w:tooltip="Costeloe, 2015 #1448" w:history="1">
        <w:r w:rsidR="009763EB">
          <w:rPr>
            <w:noProof/>
          </w:rPr>
          <w:t>28</w:t>
        </w:r>
      </w:hyperlink>
      <w:r w:rsidR="009763EB">
        <w:rPr>
          <w:noProof/>
        </w:rPr>
        <w:t>]</w:t>
      </w:r>
      <w:r w:rsidR="008F436E">
        <w:fldChar w:fldCharType="end"/>
      </w:r>
      <w:r w:rsidR="003747BB">
        <w:t xml:space="preserve">. </w:t>
      </w:r>
      <w:r w:rsidR="001343F1">
        <w:t xml:space="preserve">Incidensen av NEC </w:t>
      </w:r>
      <w:r w:rsidR="001343F1" w:rsidRPr="009F1E40">
        <w:t>var 9</w:t>
      </w:r>
      <w:r w:rsidR="00B6767C" w:rsidRPr="009F1E40">
        <w:t>,</w:t>
      </w:r>
      <w:r w:rsidR="001343F1" w:rsidRPr="009F1E40">
        <w:t>4</w:t>
      </w:r>
      <w:r w:rsidR="00B6767C" w:rsidRPr="009F1E40">
        <w:t xml:space="preserve"> </w:t>
      </w:r>
      <w:r w:rsidR="001343F1" w:rsidRPr="009F1E40">
        <w:t xml:space="preserve">% i </w:t>
      </w:r>
      <w:proofErr w:type="spellStart"/>
      <w:r w:rsidR="001343F1" w:rsidRPr="009F1E40">
        <w:lastRenderedPageBreak/>
        <w:t>probiotikagruppen</w:t>
      </w:r>
      <w:proofErr w:type="spellEnd"/>
      <w:r w:rsidR="001343F1" w:rsidRPr="009F1E40">
        <w:t xml:space="preserve"> och 10</w:t>
      </w:r>
      <w:r w:rsidR="00B6767C" w:rsidRPr="009F1E40">
        <w:t>,</w:t>
      </w:r>
      <w:r w:rsidR="001343F1" w:rsidRPr="009F1E40">
        <w:t>0</w:t>
      </w:r>
      <w:r w:rsidR="00B6767C" w:rsidRPr="009F1E40">
        <w:t xml:space="preserve"> </w:t>
      </w:r>
      <w:r w:rsidR="001343F1" w:rsidRPr="009F1E40">
        <w:t xml:space="preserve">% </w:t>
      </w:r>
      <w:r w:rsidR="00D53A70">
        <w:t xml:space="preserve">i </w:t>
      </w:r>
      <w:r w:rsidR="001343F1" w:rsidRPr="009F1E40">
        <w:t>placebo</w:t>
      </w:r>
      <w:r w:rsidR="001343F1">
        <w:t>gruppen</w:t>
      </w:r>
      <w:r w:rsidR="00A11BB0">
        <w:t>,</w:t>
      </w:r>
      <w:r w:rsidR="002C6861">
        <w:t xml:space="preserve"> och det var inte heller någon skillnad i incidensen av sepsis eller mortalitet</w:t>
      </w:r>
      <w:r w:rsidR="001343F1">
        <w:t xml:space="preserve">. </w:t>
      </w:r>
      <w:r w:rsidR="00282B22">
        <w:t>Det är sål</w:t>
      </w:r>
      <w:r w:rsidR="00D04FA6">
        <w:t>e</w:t>
      </w:r>
      <w:r w:rsidR="00282B22">
        <w:t>des avgörande vilken probiotisk stam eller kombination av stammar som används.</w:t>
      </w:r>
    </w:p>
    <w:p w14:paraId="5A798605" w14:textId="77777777" w:rsidR="00511BD5" w:rsidRDefault="00511BD5" w:rsidP="00221F1D">
      <w:pPr>
        <w:widowControl w:val="0"/>
        <w:autoSpaceDE w:val="0"/>
        <w:autoSpaceDN w:val="0"/>
        <w:adjustRightInd w:val="0"/>
      </w:pPr>
    </w:p>
    <w:p w14:paraId="03175FDC" w14:textId="47DFDA2A" w:rsidR="00AE098A" w:rsidRPr="00871E8E" w:rsidRDefault="003747BB" w:rsidP="00221F1D">
      <w:pPr>
        <w:widowControl w:val="0"/>
        <w:autoSpaceDE w:val="0"/>
        <w:autoSpaceDN w:val="0"/>
        <w:adjustRightInd w:val="0"/>
      </w:pPr>
      <w:r>
        <w:t xml:space="preserve">Även om resultaten i </w:t>
      </w:r>
      <w:proofErr w:type="spellStart"/>
      <w:r w:rsidRPr="009F1E40">
        <w:t>ProPrem</w:t>
      </w:r>
      <w:proofErr w:type="spellEnd"/>
      <w:r w:rsidR="00B6767C" w:rsidRPr="009F1E40">
        <w:t>-</w:t>
      </w:r>
      <w:r w:rsidRPr="009F1E40">
        <w:t>studien</w:t>
      </w:r>
      <w:r>
        <w:t xml:space="preserve"> innebär att det nu finns evidens för att den kombinationen som testades i den </w:t>
      </w:r>
      <w:r w:rsidRPr="009F1E40">
        <w:t>stu</w:t>
      </w:r>
      <w:r w:rsidR="00511BD5" w:rsidRPr="009F1E40">
        <w:t xml:space="preserve">dien har </w:t>
      </w:r>
      <w:r w:rsidR="00D04FA6" w:rsidRPr="009F1E40">
        <w:t xml:space="preserve">en </w:t>
      </w:r>
      <w:r w:rsidR="00511BD5" w:rsidRPr="009F1E40">
        <w:t>preventiv effekt på NEC</w:t>
      </w:r>
      <w:r w:rsidRPr="009F1E40">
        <w:t xml:space="preserve"> på </w:t>
      </w:r>
      <w:r w:rsidR="00EF0AB5" w:rsidRPr="009F1E40">
        <w:t xml:space="preserve">subgruppen </w:t>
      </w:r>
      <w:r w:rsidR="00511BD5" w:rsidRPr="009F1E40">
        <w:t>prematura</w:t>
      </w:r>
      <w:r w:rsidRPr="009F1E40">
        <w:t xml:space="preserve"> </w:t>
      </w:r>
      <w:r w:rsidR="00D04FA6" w:rsidRPr="009F1E40">
        <w:t xml:space="preserve">barn </w:t>
      </w:r>
      <w:r w:rsidRPr="009F1E40">
        <w:t>med födelsevikt &gt;1000</w:t>
      </w:r>
      <w:r w:rsidR="00B6767C" w:rsidRPr="009F1E40">
        <w:t xml:space="preserve"> </w:t>
      </w:r>
      <w:r w:rsidRPr="009F1E40">
        <w:t>g, så</w:t>
      </w:r>
      <w:r>
        <w:t xml:space="preserve"> finn</w:t>
      </w:r>
      <w:r w:rsidR="00511BD5">
        <w:t>s</w:t>
      </w:r>
      <w:r>
        <w:t xml:space="preserve"> det ännu ingen studie som stöder användningen hos extremt för tidigt födda barn med </w:t>
      </w:r>
      <w:r w:rsidRPr="009F1E40">
        <w:t>födelsevikt &lt;1000</w:t>
      </w:r>
      <w:r w:rsidR="00B6767C" w:rsidRPr="009F1E40">
        <w:t xml:space="preserve"> </w:t>
      </w:r>
      <w:r w:rsidRPr="009F1E40">
        <w:t>g</w:t>
      </w:r>
      <w:r w:rsidR="00A72B80">
        <w:t xml:space="preserve"> med de rekommenderade bakteriestammarna</w:t>
      </w:r>
      <w:r>
        <w:t xml:space="preserve"> </w:t>
      </w:r>
      <w:r w:rsidR="00322D24">
        <w:fldChar w:fldCharType="begin">
          <w:fldData xml:space="preserve">PEVuZE5vdGU+PENpdGU+PEF1dGhvcj5BYnJhaGFtc3NvbjwvQXV0aG9yPjxZZWFyPjIwMTQ8L1ll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</w:fldData>
        </w:fldChar>
      </w:r>
      <w:r w:rsidR="009763EB">
        <w:instrText xml:space="preserve"> ADDIN EN.CITE </w:instrText>
      </w:r>
      <w:r w:rsidR="009763EB">
        <w:fldChar w:fldCharType="begin">
          <w:fldData xml:space="preserve">PEVuZE5vdGU+PENpdGU+PEF1dGhvcj5BYnJhaGFtc3NvbjwvQXV0aG9yPjxZZWFyPjIwMTQ8L1ll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</w:fldData>
        </w:fldChar>
      </w:r>
      <w:r w:rsidR="009763EB">
        <w:instrText xml:space="preserve"> ADDIN EN.CITE.DATA </w:instrText>
      </w:r>
      <w:r w:rsidR="009763EB">
        <w:fldChar w:fldCharType="end"/>
      </w:r>
      <w:r w:rsidR="00322D24">
        <w:fldChar w:fldCharType="separate"/>
      </w:r>
      <w:r w:rsidR="009763EB">
        <w:rPr>
          <w:noProof/>
        </w:rPr>
        <w:t>[</w:t>
      </w:r>
      <w:hyperlink w:anchor="_ENREF_2" w:tooltip="AlFaleh, 2014 #1404" w:history="1">
        <w:r w:rsidR="009763EB">
          <w:rPr>
            <w:noProof/>
          </w:rPr>
          <w:t>2</w:t>
        </w:r>
      </w:hyperlink>
      <w:r w:rsidR="009763EB">
        <w:rPr>
          <w:noProof/>
        </w:rPr>
        <w:t xml:space="preserve">, </w:t>
      </w:r>
      <w:hyperlink w:anchor="_ENREF_29" w:tooltip="Abrahamsson, 2014 #1346" w:history="1">
        <w:r w:rsidR="009763EB">
          <w:rPr>
            <w:noProof/>
          </w:rPr>
          <w:t>29</w:t>
        </w:r>
      </w:hyperlink>
      <w:r w:rsidR="009763EB">
        <w:rPr>
          <w:noProof/>
        </w:rPr>
        <w:t>]</w:t>
      </w:r>
      <w:r w:rsidR="00322D24">
        <w:fldChar w:fldCharType="end"/>
      </w:r>
      <w:r w:rsidR="00C41715">
        <w:t xml:space="preserve">. </w:t>
      </w:r>
      <w:r w:rsidR="00511BD5" w:rsidRPr="009F1E40">
        <w:t xml:space="preserve">Den subanalys som gjordes i </w:t>
      </w:r>
      <w:proofErr w:type="spellStart"/>
      <w:r w:rsidR="00511BD5" w:rsidRPr="009F1E40">
        <w:t>ProPrem</w:t>
      </w:r>
      <w:proofErr w:type="spellEnd"/>
      <w:r w:rsidR="00882579" w:rsidRPr="009F1E40">
        <w:t>-</w:t>
      </w:r>
      <w:r w:rsidR="00511BD5" w:rsidRPr="009F1E40">
        <w:t>studien på barn med födelsevikt &lt;1000</w:t>
      </w:r>
      <w:r w:rsidR="00882579" w:rsidRPr="009F1E40">
        <w:t xml:space="preserve"> g</w:t>
      </w:r>
      <w:r w:rsidR="00511BD5" w:rsidRPr="009F1E40">
        <w:t xml:space="preserve"> var</w:t>
      </w:r>
      <w:r w:rsidR="00A90D7E">
        <w:t xml:space="preserve"> nämligen</w:t>
      </w:r>
      <w:r w:rsidR="00511BD5">
        <w:t xml:space="preserve"> negativ</w:t>
      </w:r>
      <w:r w:rsidR="002C6861">
        <w:t xml:space="preserve">, d.v.s. </w:t>
      </w:r>
      <w:r w:rsidR="002C6861" w:rsidRPr="00D7594E">
        <w:t xml:space="preserve">det </w:t>
      </w:r>
      <w:r w:rsidR="00882579" w:rsidRPr="00D7594E">
        <w:t xml:space="preserve">fanns </w:t>
      </w:r>
      <w:r w:rsidR="002C6861" w:rsidRPr="00D7594E">
        <w:t>ingen</w:t>
      </w:r>
      <w:r w:rsidR="002C6861">
        <w:t xml:space="preserve"> signifikant skillnad i incidensen</w:t>
      </w:r>
      <w:r w:rsidR="00E153F2">
        <w:t xml:space="preserve"> </w:t>
      </w:r>
      <w:r w:rsidR="00D53A70">
        <w:t xml:space="preserve">av </w:t>
      </w:r>
      <w:r w:rsidR="002C6861">
        <w:t>NEC, sepsis eller mortalit</w:t>
      </w:r>
      <w:r w:rsidR="00B41C6C">
        <w:t>et</w:t>
      </w:r>
      <w:r w:rsidR="00827086">
        <w:t xml:space="preserve"> (</w:t>
      </w:r>
      <w:r w:rsidR="00A72B80">
        <w:t>incidensen av NEC var</w:t>
      </w:r>
      <w:r w:rsidR="00A72B80" w:rsidRPr="00315DA9">
        <w:rPr>
          <w:color w:val="000000" w:themeColor="text1"/>
        </w:rPr>
        <w:t xml:space="preserve"> </w:t>
      </w:r>
      <w:r w:rsidR="00804D1A" w:rsidRPr="00315DA9">
        <w:rPr>
          <w:color w:val="000000" w:themeColor="text1"/>
        </w:rPr>
        <w:t xml:space="preserve">4,3% i </w:t>
      </w:r>
      <w:proofErr w:type="spellStart"/>
      <w:r w:rsidR="00804D1A" w:rsidRPr="00315DA9">
        <w:rPr>
          <w:color w:val="000000" w:themeColor="text1"/>
        </w:rPr>
        <w:t>probiotika</w:t>
      </w:r>
      <w:proofErr w:type="spellEnd"/>
      <w:r w:rsidR="00804D1A" w:rsidRPr="00315DA9">
        <w:rPr>
          <w:color w:val="000000" w:themeColor="text1"/>
        </w:rPr>
        <w:t>- och 5,9% i placebogruppen</w:t>
      </w:r>
      <w:r w:rsidR="00827086" w:rsidRPr="00315DA9">
        <w:rPr>
          <w:color w:val="000000" w:themeColor="text1"/>
        </w:rPr>
        <w:t>)</w:t>
      </w:r>
      <w:r w:rsidR="00A72B80" w:rsidRPr="00315DA9">
        <w:rPr>
          <w:color w:val="000000" w:themeColor="text1"/>
        </w:rPr>
        <w:t xml:space="preserve"> </w:t>
      </w:r>
      <w:r w:rsidR="00A72B80">
        <w:fldChar w:fldCharType="begin"/>
      </w:r>
      <w:r w:rsidR="00A72B80">
        <w:instrText xml:space="preserve"> ADDIN EN.CITE &lt;EndNote&gt;&lt;Cite&gt;&lt;Author&gt;Jacobs&lt;/Author&gt;&lt;Year&gt;2013&lt;/Year&gt;&lt;RecNum&gt;1194&lt;/RecNum&gt;&lt;DisplayText&gt;[4]&lt;/DisplayText&gt;&lt;record&gt;&lt;rec-number&gt;1194&lt;/rec-number&gt;&lt;foreign-keys&gt;&lt;key app="EN" db-id="pwxevw5pgaes51e22ps59t2r9pwee5frdz5s" timestamp="1388772471"&gt;1194&lt;/key&gt;&lt;/foreign-keys&gt;&lt;ref-type name="Journal Article"&gt;17&lt;/ref-type&gt;&lt;contributors&gt;&lt;authors&gt;&lt;author&gt;Jacobs, S. E.&lt;/author&gt;&lt;author&gt;Tobin, J. M.&lt;/author&gt;&lt;author&gt;Opie, G. F.&lt;/author&gt;&lt;author&gt;Donath, S.&lt;/author&gt;&lt;author&gt;Tabrizi, S. N.&lt;/author&gt;&lt;author&gt;Pirotta, M.&lt;/author&gt;&lt;author&gt;Morley, C. J.&lt;/author&gt;&lt;author&gt;Garland, S. M.&lt;/author&gt;&lt;/authors&gt;&lt;/contributors&gt;&lt;auth-address&gt;Women&amp;apos;s Centre for Infectious Diseases, Bio 21 Institute, 30 Flemington Rd, Parkville 3052, Victoria, Australia. suzanne.garland@thewomens.org.au.&lt;/auth-address&gt;&lt;titles&gt;&lt;title&gt;Probiotic Effects on Late-onset Sepsis in Very Preterm Infants: A Randomized Controlled Trial&lt;/title&gt;&lt;secondary-title&gt;Pediatrics&lt;/secondary-title&gt;&lt;alt-title&gt;Pediatrics&lt;/alt-title&gt;&lt;/titles&gt;&lt;periodical&gt;&lt;full-title&gt;Pediatrics&lt;/full-title&gt;&lt;/periodical&gt;&lt;alt-periodical&gt;&lt;full-title&gt;Pediatrics&lt;/full-title&gt;&lt;/alt-periodical&gt;&lt;pages&gt;1055-62&lt;/pages&gt;&lt;volume&gt;132&lt;/volume&gt;&lt;number&gt;6&lt;/number&gt;&lt;edition&gt;2013/11/20&lt;/edition&gt;&lt;dates&gt;&lt;year&gt;2013&lt;/year&gt;&lt;pub-dates&gt;&lt;date&gt;Dec&lt;/date&gt;&lt;/pub-dates&gt;&lt;/dates&gt;&lt;isbn&gt;1098-4275 (Electronic)&amp;#xD;0031-4005 (Linking)&lt;/isbn&gt;&lt;accession-num&gt;24249817&lt;/accession-num&gt;&lt;urls&gt;&lt;related-urls&gt;&lt;url&gt;http://www.ncbi.nlm.nih.gov/pubmed/24249817&lt;/url&gt;&lt;/related-urls&gt;&lt;/urls&gt;&lt;electronic-resource-num&gt;10.1542/peds.2013-1339&lt;/electronic-resource-num&gt;&lt;language&gt;eng&lt;/language&gt;&lt;/record&gt;&lt;/Cite&gt;&lt;/EndNote&gt;</w:instrText>
      </w:r>
      <w:r w:rsidR="00A72B80">
        <w:fldChar w:fldCharType="separate"/>
      </w:r>
      <w:r w:rsidR="00A72B80">
        <w:rPr>
          <w:noProof/>
        </w:rPr>
        <w:t>[</w:t>
      </w:r>
      <w:hyperlink w:anchor="_ENREF_4" w:tooltip="Jacobs, 2013 #1194" w:history="1">
        <w:r w:rsidR="009763EB">
          <w:rPr>
            <w:noProof/>
          </w:rPr>
          <w:t>4</w:t>
        </w:r>
      </w:hyperlink>
      <w:r w:rsidR="00A72B80">
        <w:rPr>
          <w:noProof/>
        </w:rPr>
        <w:t>]</w:t>
      </w:r>
      <w:r w:rsidR="00A72B80">
        <w:fldChar w:fldCharType="end"/>
      </w:r>
      <w:r w:rsidR="00B41C6C">
        <w:t xml:space="preserve">. </w:t>
      </w:r>
      <w:proofErr w:type="spellStart"/>
      <w:r w:rsidR="00B41C6C">
        <w:t>P</w:t>
      </w:r>
      <w:r w:rsidR="00E153F2" w:rsidRPr="00F41124">
        <w:t>atogenesen</w:t>
      </w:r>
      <w:proofErr w:type="spellEnd"/>
      <w:r w:rsidR="00E153F2" w:rsidRPr="00F41124">
        <w:t xml:space="preserve"> bakom NEC är multifaktoriell </w:t>
      </w:r>
      <w:r w:rsidR="00322D24">
        <w:fldChar w:fldCharType="begin"/>
      </w:r>
      <w:r w:rsidR="009763EB">
        <w:instrText xml:space="preserve"> ADDIN EN.CITE &lt;EndNote&gt;&lt;Cite&gt;&lt;Author&gt;Neu&lt;/Author&gt;&lt;Year&gt;2011&lt;/Year&gt;&lt;RecNum&gt;1196&lt;/RecNum&gt;&lt;DisplayText&gt;[30]&lt;/DisplayText&gt;&lt;record&gt;&lt;rec-number&gt;1196&lt;/rec-number&gt;&lt;foreign-keys&gt;&lt;key app="EN" db-id="pwxevw5pgaes51e22ps59t2r9pwee5frdz5s" timestamp="1388874219"&gt;1196&lt;/key&gt;&lt;/foreign-keys&gt;&lt;ref-type name="Journal Article"&gt;17&lt;/ref-type&gt;&lt;contributors&gt;&lt;authors&gt;&lt;author&gt;Neu, J.&lt;/author&gt;&lt;author&gt;Walker, W. A.&lt;/author&gt;&lt;/authors&gt;&lt;/contributors&gt;&lt;auth-address&gt;Department of Pediatrics, University of Florida, Gainesville, USA.&lt;/auth-address&gt;&lt;titles&gt;&lt;title&gt;Necrotizing enterocolitis&lt;/title&gt;&lt;secondary-title&gt;The New England journal of medicine&lt;/secondary-title&gt;&lt;alt-title&gt;N Engl J Med&lt;/alt-title&gt;&lt;/titles&gt;&lt;periodical&gt;&lt;full-title&gt;The New England journal of medicine&lt;/full-title&gt;&lt;abbr-1&gt;N Engl J Med&lt;/abbr-1&gt;&lt;/periodical&gt;&lt;alt-periodical&gt;&lt;full-title&gt;N Engl J Med&lt;/full-title&gt;&lt;/alt-periodical&gt;&lt;pages&gt;255-64&lt;/pages&gt;&lt;volume&gt;364&lt;/volume&gt;&lt;number&gt;3&lt;/number&gt;&lt;edition&gt;2011/01/21&lt;/edition&gt;&lt;keywords&gt;&lt;keyword&gt;Diagnosis, Differential&lt;/keyword&gt;&lt;keyword&gt;Drainage&lt;/keyword&gt;&lt;keyword&gt;*Enterocolitis, Necrotizing/diagnosis/etiology/therapy&lt;/keyword&gt;&lt;keyword&gt;Humans&lt;/keyword&gt;&lt;keyword&gt;Infant, Newborn&lt;/keyword&gt;&lt;keyword&gt;Infant, Premature&lt;/keyword&gt;&lt;keyword&gt;*Infant, Premature, Diseases/diagnosis/etiology/therapy&lt;/keyword&gt;&lt;keyword&gt;Inflammation/complications&lt;/keyword&gt;&lt;keyword&gt;Intestines/growth &amp;amp; development/microbiology&lt;/keyword&gt;&lt;keyword&gt;Prebiotics&lt;/keyword&gt;&lt;keyword&gt;Probiotics/therapeutic use&lt;/keyword&gt;&lt;/keywords&gt;&lt;dates&gt;&lt;year&gt;2011&lt;/year&gt;&lt;pub-dates&gt;&lt;date&gt;Jan 20&lt;/date&gt;&lt;/pub-dates&gt;&lt;/dates&gt;&lt;isbn&gt;1533-4406 (Electronic)&amp;#xD;0028-4793 (Linking)&lt;/isbn&gt;&lt;accession-num&gt;21247316&lt;/accession-num&gt;&lt;work-type&gt;Review&lt;/work-type&gt;&lt;urls&gt;&lt;related-urls&gt;&lt;url&gt;http://www.ncbi.nlm.nih.gov/pubmed/21247316&lt;/url&gt;&lt;/related-urls&gt;&lt;/urls&gt;&lt;custom2&gt;3628622&lt;/custom2&gt;&lt;electronic-resource-num&gt;10.1056/NEJMra1005408&lt;/electronic-resource-num&gt;&lt;language&gt;eng&lt;/language&gt;&lt;/record&gt;&lt;/Cite&gt;&lt;/EndNote&gt;</w:instrText>
      </w:r>
      <w:r w:rsidR="00322D24">
        <w:fldChar w:fldCharType="separate"/>
      </w:r>
      <w:r w:rsidR="009763EB">
        <w:rPr>
          <w:noProof/>
        </w:rPr>
        <w:t>[</w:t>
      </w:r>
      <w:hyperlink w:anchor="_ENREF_30" w:tooltip="Neu, 2011 #1196" w:history="1">
        <w:r w:rsidR="009763EB">
          <w:rPr>
            <w:noProof/>
          </w:rPr>
          <w:t>30</w:t>
        </w:r>
      </w:hyperlink>
      <w:r w:rsidR="009763EB">
        <w:rPr>
          <w:noProof/>
        </w:rPr>
        <w:t>]</w:t>
      </w:r>
      <w:r w:rsidR="00322D24">
        <w:fldChar w:fldCharType="end"/>
      </w:r>
      <w:r w:rsidR="00134CEE" w:rsidRPr="00F41124">
        <w:t xml:space="preserve">. </w:t>
      </w:r>
      <w:r w:rsidR="00134CEE" w:rsidRPr="00B41C6C">
        <w:t>D</w:t>
      </w:r>
      <w:r w:rsidR="00F41124" w:rsidRPr="00B41C6C">
        <w:t xml:space="preserve">et är möjligt att </w:t>
      </w:r>
      <w:r w:rsidR="00E153F2" w:rsidRPr="00B41C6C">
        <w:t>faktorer</w:t>
      </w:r>
      <w:r w:rsidR="00F41124" w:rsidRPr="00B41C6C">
        <w:t xml:space="preserve"> som </w:t>
      </w:r>
      <w:proofErr w:type="spellStart"/>
      <w:r w:rsidR="00F41124" w:rsidRPr="00B41C6C">
        <w:t>probiotika</w:t>
      </w:r>
      <w:r w:rsidR="00B41C6C" w:rsidRPr="00B41C6C">
        <w:t>behandling</w:t>
      </w:r>
      <w:proofErr w:type="spellEnd"/>
      <w:r w:rsidR="00F41124" w:rsidRPr="00B41C6C">
        <w:t xml:space="preserve"> </w:t>
      </w:r>
      <w:r w:rsidR="00D53A70">
        <w:t>inte har någon</w:t>
      </w:r>
      <w:r w:rsidR="00F41124" w:rsidRPr="00B41C6C">
        <w:t xml:space="preserve"> effekt </w:t>
      </w:r>
      <w:r w:rsidR="00576717">
        <w:t xml:space="preserve">på </w:t>
      </w:r>
      <w:r w:rsidR="00C7353B" w:rsidRPr="00B41C6C">
        <w:t xml:space="preserve">dominerar </w:t>
      </w:r>
      <w:r w:rsidR="00B41C6C">
        <w:t xml:space="preserve">hos barn med födelsevikt </w:t>
      </w:r>
      <w:r w:rsidR="00B41C6C" w:rsidRPr="00D7594E">
        <w:t>&lt;1000</w:t>
      </w:r>
      <w:r w:rsidR="00882579" w:rsidRPr="00D7594E">
        <w:t xml:space="preserve"> </w:t>
      </w:r>
      <w:r w:rsidR="00B41C6C" w:rsidRPr="00D7594E">
        <w:t>g</w:t>
      </w:r>
      <w:r w:rsidR="00C7353B" w:rsidRPr="00B41C6C">
        <w:t xml:space="preserve"> </w:t>
      </w:r>
      <w:r w:rsidR="00871E8E" w:rsidRPr="00B41C6C">
        <w:t>(sepsis, cirkulationsstörning</w:t>
      </w:r>
      <w:r w:rsidR="00B41C6C">
        <w:t xml:space="preserve"> etc</w:t>
      </w:r>
      <w:r w:rsidR="00A11BB0">
        <w:t>.</w:t>
      </w:r>
      <w:r w:rsidR="00B41C6C">
        <w:t xml:space="preserve">). </w:t>
      </w:r>
      <w:r w:rsidR="00B41C6C" w:rsidRPr="00B41C6C">
        <w:t xml:space="preserve">En </w:t>
      </w:r>
      <w:r w:rsidR="00B41C6C">
        <w:t xml:space="preserve">annan </w:t>
      </w:r>
      <w:r w:rsidR="00B41C6C" w:rsidRPr="00B41C6C">
        <w:t>ors</w:t>
      </w:r>
      <w:r w:rsidR="00B41C6C">
        <w:t xml:space="preserve">ak kan </w:t>
      </w:r>
      <w:r w:rsidR="00B41C6C" w:rsidRPr="00B41C6C">
        <w:t xml:space="preserve">vara </w:t>
      </w:r>
      <w:r w:rsidR="009262A2">
        <w:t xml:space="preserve">att </w:t>
      </w:r>
      <w:r w:rsidR="00B41C6C" w:rsidRPr="00B41C6C">
        <w:t>den utbredda och långvariga antibiotikabehandlingen hos extrem</w:t>
      </w:r>
      <w:r w:rsidR="00A11BB0">
        <w:t>t</w:t>
      </w:r>
      <w:r w:rsidR="00B41C6C" w:rsidRPr="00B41C6C">
        <w:t xml:space="preserve"> för tidigt födda barn</w:t>
      </w:r>
      <w:r w:rsidR="00B41C6C">
        <w:t xml:space="preserve"> riskerar</w:t>
      </w:r>
      <w:r w:rsidR="009262A2">
        <w:t xml:space="preserve"> att</w:t>
      </w:r>
      <w:r w:rsidR="00B41C6C">
        <w:t xml:space="preserve"> minska kolonisationen av de givna bakterierna</w:t>
      </w:r>
      <w:r w:rsidR="00B41C6C" w:rsidRPr="00B41C6C">
        <w:t xml:space="preserve">. </w:t>
      </w:r>
      <w:r w:rsidR="00F41124" w:rsidRPr="00B41C6C">
        <w:t xml:space="preserve">Det kan även vara så att immunförsvaret, </w:t>
      </w:r>
      <w:proofErr w:type="spellStart"/>
      <w:r w:rsidR="00F41124" w:rsidRPr="00B41C6C">
        <w:t>tarmm</w:t>
      </w:r>
      <w:r w:rsidR="00B41C6C">
        <w:t>otiliteten</w:t>
      </w:r>
      <w:proofErr w:type="spellEnd"/>
      <w:r w:rsidR="00B41C6C">
        <w:t xml:space="preserve"> och tarmb</w:t>
      </w:r>
      <w:r w:rsidR="00B41C6C" w:rsidRPr="00D7594E">
        <w:t>arr</w:t>
      </w:r>
      <w:r w:rsidR="00882579" w:rsidRPr="00D7594E">
        <w:t>i</w:t>
      </w:r>
      <w:r w:rsidR="00B41C6C" w:rsidRPr="00D7594E">
        <w:t>ä</w:t>
      </w:r>
      <w:r w:rsidR="00B41C6C">
        <w:t>rfunktionen</w:t>
      </w:r>
      <w:r w:rsidR="00A11BB0">
        <w:t xml:space="preserve"> hos dessa barn är så omogna</w:t>
      </w:r>
      <w:r w:rsidR="00F41124" w:rsidRPr="00B41C6C">
        <w:t xml:space="preserve"> att de</w:t>
      </w:r>
      <w:r w:rsidR="00871E8E" w:rsidRPr="00B41C6C">
        <w:t xml:space="preserve"> </w:t>
      </w:r>
      <w:r w:rsidR="00B41C6C">
        <w:t xml:space="preserve">bakteriella </w:t>
      </w:r>
      <w:r w:rsidR="00871E8E" w:rsidRPr="00B41C6C">
        <w:t xml:space="preserve">stammar som användes i </w:t>
      </w:r>
      <w:proofErr w:type="spellStart"/>
      <w:r w:rsidR="00871E8E" w:rsidRPr="00D7594E">
        <w:t>ProPrem</w:t>
      </w:r>
      <w:proofErr w:type="spellEnd"/>
      <w:r w:rsidR="00882579" w:rsidRPr="00D7594E">
        <w:t>-studien</w:t>
      </w:r>
      <w:r w:rsidR="00871E8E" w:rsidRPr="00D7594E">
        <w:t xml:space="preserve"> int</w:t>
      </w:r>
      <w:r w:rsidR="00F41124" w:rsidRPr="00D7594E">
        <w:t>e</w:t>
      </w:r>
      <w:r w:rsidR="00F41124" w:rsidRPr="00B41C6C">
        <w:t xml:space="preserve"> har tillräcklig effekt</w:t>
      </w:r>
      <w:r w:rsidR="009262A2">
        <w:t xml:space="preserve"> på utvecklingen av NEC</w:t>
      </w:r>
      <w:r w:rsidR="001D13B4">
        <w:t xml:space="preserve">. </w:t>
      </w:r>
      <w:r w:rsidR="00F41124" w:rsidRPr="00B41C6C">
        <w:t xml:space="preserve">I så fall kan andra bakteriella stammar ha bättre effekt. </w:t>
      </w:r>
      <w:r w:rsidR="00B41C6C" w:rsidRPr="00B41C6C">
        <w:t>Det krävs ytterligare studier innan det finns tillräcklig evidens för att rekom</w:t>
      </w:r>
      <w:r w:rsidR="00B41C6C">
        <w:t>m</w:t>
      </w:r>
      <w:r w:rsidR="00B41C6C" w:rsidRPr="00B41C6C">
        <w:t xml:space="preserve">endera </w:t>
      </w:r>
      <w:proofErr w:type="spellStart"/>
      <w:r w:rsidR="00B41C6C" w:rsidRPr="00B41C6C">
        <w:t>probiotika</w:t>
      </w:r>
      <w:proofErr w:type="spellEnd"/>
      <w:r w:rsidR="00B41C6C" w:rsidRPr="00B41C6C">
        <w:t xml:space="preserve"> till barn med </w:t>
      </w:r>
      <w:r w:rsidR="00B41C6C" w:rsidRPr="00D7594E">
        <w:t>födelsevikt &lt; 1000</w:t>
      </w:r>
      <w:r w:rsidR="00882579" w:rsidRPr="00D7594E">
        <w:t xml:space="preserve"> </w:t>
      </w:r>
      <w:r w:rsidR="00B41C6C" w:rsidRPr="00D7594E">
        <w:t xml:space="preserve">g </w:t>
      </w:r>
      <w:r w:rsidR="00322D24" w:rsidRPr="00D7594E">
        <w:fldChar w:fldCharType="begin"/>
      </w:r>
      <w:r w:rsidR="009763EB">
        <w:instrText xml:space="preserve"> ADDIN EN.CITE &lt;EndNote&gt;&lt;Cite&gt;&lt;Author&gt;Abrahamsson&lt;/Author&gt;&lt;Year&gt;2014&lt;/Year&gt;&lt;RecNum&gt;1346&lt;/RecNum&gt;&lt;DisplayText&gt;[29]&lt;/DisplayText&gt;&lt;record&gt;&lt;rec-number&gt;1346&lt;/rec-number&gt;&lt;foreign-keys&gt;&lt;key app="EN" db-id="pwxevw5pgaes51e22ps59t2r9pwee5frdz5s" timestamp="1407165848"&gt;1346&lt;/key&gt;&lt;/foreign-keys&gt;&lt;ref-type name="Journal Article"&gt;17&lt;/ref-type&gt;&lt;contributors&gt;&lt;authors&gt;&lt;author&gt;Abrahamsson, T. R.&lt;/author&gt;&lt;author&gt;Rautava, S.&lt;/author&gt;&lt;author&gt;Moore, A. M.&lt;/author&gt;&lt;author&gt;Neu, J.&lt;/author&gt;&lt;author&gt;Sherman, P. M.&lt;/author&gt;&lt;/authors&gt;&lt;/contributors&gt;&lt;auth-address&gt;Research Institute, Hospital for Sick Children, University of Toronto, Toronto, Ontario, Canada; Division of Pediatrics, Department of Clinical and Experimental Medicine, Linkoping University, Linkoping, Sweden. Electronic address: thoab@telia.com.&amp;#xD;Department of Pediatrics, University of Turku and Turku University Hospital, Turku, Finland.&amp;#xD;Research Institute, Hospital for Sick Children, University of Toronto, Toronto, Ontario, Canada.&amp;#xD;University of Florida, Gainesville, FL.&lt;/auth-address&gt;&lt;titles&gt;&lt;title&gt;The time for a confirmative necrotizing enterocolitis probiotics prevention trial in the extremely low birth weight infant in north america is now!&lt;/title&gt;&lt;secondary-title&gt;The Journal of pediatrics&lt;/secondary-title&gt;&lt;alt-title&gt;J Pediatr&lt;/alt-title&gt;&lt;/titles&gt;&lt;periodical&gt;&lt;full-title&gt;The Journal of pediatrics&lt;/full-title&gt;&lt;abbr-1&gt;J Pediatr&lt;/abbr-1&gt;&lt;/periodical&gt;&lt;alt-periodical&gt;&lt;full-title&gt;J Pediatr&lt;/full-title&gt;&lt;/alt-periodical&gt;&lt;pages&gt;389-94&lt;/pages&gt;&lt;volume&gt;165&lt;/volume&gt;&lt;number&gt;2&lt;/number&gt;&lt;edition&gt;2014/06/21&lt;/edition&gt;&lt;dates&gt;&lt;year&gt;2014&lt;/year&gt;&lt;pub-dates&gt;&lt;date&gt;Aug&lt;/date&gt;&lt;/pub-dates&gt;&lt;/dates&gt;&lt;isbn&gt;1097-6833 (Electronic)&amp;#xD;0022-3476 (Linking)&lt;/isbn&gt;&lt;accession-num&gt;24948349&lt;/accession-num&gt;&lt;urls&gt;&lt;related-urls&gt;&lt;url&gt;http://www.ncbi.nlm.nih.gov/pubmed/24948349&lt;/url&gt;&lt;/related-urls&gt;&lt;/urls&gt;&lt;electronic-resource-num&gt;10.1016/j.jpeds.2014.05.012&lt;/electronic-resource-num&gt;&lt;language&gt;eng&lt;/language&gt;&lt;/record&gt;&lt;/Cite&gt;&lt;/EndNote&gt;</w:instrText>
      </w:r>
      <w:r w:rsidR="00322D24" w:rsidRPr="00D7594E">
        <w:fldChar w:fldCharType="separate"/>
      </w:r>
      <w:r w:rsidR="009763EB">
        <w:rPr>
          <w:noProof/>
        </w:rPr>
        <w:t>[</w:t>
      </w:r>
      <w:hyperlink w:anchor="_ENREF_29" w:tooltip="Abrahamsson, 2014 #1346" w:history="1">
        <w:r w:rsidR="009763EB">
          <w:rPr>
            <w:noProof/>
          </w:rPr>
          <w:t>29</w:t>
        </w:r>
      </w:hyperlink>
      <w:r w:rsidR="009763EB">
        <w:rPr>
          <w:noProof/>
        </w:rPr>
        <w:t>]</w:t>
      </w:r>
      <w:r w:rsidR="00322D24" w:rsidRPr="00D7594E">
        <w:fldChar w:fldCharType="end"/>
      </w:r>
      <w:r w:rsidR="00B41C6C" w:rsidRPr="00D7594E">
        <w:t>.</w:t>
      </w:r>
    </w:p>
    <w:p w14:paraId="32C53FEF" w14:textId="77777777" w:rsidR="00AE098A" w:rsidRDefault="00AE098A" w:rsidP="00221F1D">
      <w:pPr>
        <w:widowControl w:val="0"/>
        <w:autoSpaceDE w:val="0"/>
        <w:autoSpaceDN w:val="0"/>
        <w:adjustRightInd w:val="0"/>
      </w:pPr>
    </w:p>
    <w:p w14:paraId="54327277" w14:textId="347506DD" w:rsidR="00511BD5" w:rsidRPr="00315DA9" w:rsidRDefault="00282B22" w:rsidP="00221F1D">
      <w:pPr>
        <w:widowControl w:val="0"/>
        <w:autoSpaceDE w:val="0"/>
        <w:autoSpaceDN w:val="0"/>
        <w:adjustRightInd w:val="0"/>
        <w:rPr>
          <w:color w:val="000000" w:themeColor="text1"/>
        </w:rPr>
      </w:pPr>
      <w:r w:rsidRPr="00AE098A">
        <w:t>Att behandla barn som</w:t>
      </w:r>
      <w:r w:rsidR="00412784" w:rsidRPr="00AE098A">
        <w:t xml:space="preserve"> fötts efter </w:t>
      </w:r>
      <w:proofErr w:type="spellStart"/>
      <w:r w:rsidR="00412784" w:rsidRPr="00AE098A">
        <w:t>gestati</w:t>
      </w:r>
      <w:r w:rsidR="00D7594E">
        <w:t>onsvecka</w:t>
      </w:r>
      <w:proofErr w:type="spellEnd"/>
      <w:r w:rsidR="00412784" w:rsidRPr="00AE098A">
        <w:t xml:space="preserve"> </w:t>
      </w:r>
      <w:r w:rsidR="00412784" w:rsidRPr="003C7262">
        <w:rPr>
          <w:u w:val="single"/>
        </w:rPr>
        <w:t>&gt;</w:t>
      </w:r>
      <w:r w:rsidR="00412784" w:rsidRPr="00AE098A">
        <w:t>3</w:t>
      </w:r>
      <w:r w:rsidR="004E4FE2">
        <w:t>2</w:t>
      </w:r>
      <w:r w:rsidR="00D53A70">
        <w:t>+0</w:t>
      </w:r>
      <w:r w:rsidR="00AE098A">
        <w:t xml:space="preserve"> för att förebygga NEC är troligen inte </w:t>
      </w:r>
      <w:r w:rsidRPr="00D7594E">
        <w:t>effektivt</w:t>
      </w:r>
      <w:r w:rsidR="00882579" w:rsidRPr="00D7594E">
        <w:t>,</w:t>
      </w:r>
      <w:r w:rsidRPr="00AE098A">
        <w:t xml:space="preserve"> eftersom incidensen </w:t>
      </w:r>
      <w:r w:rsidR="000214C6" w:rsidRPr="00AE098A">
        <w:t>av NEC avtar snabbt för barn födda senare än denna vecka</w:t>
      </w:r>
      <w:r w:rsidR="00412784" w:rsidRPr="00AE098A">
        <w:t xml:space="preserve">. </w:t>
      </w:r>
      <w:r w:rsidR="00AE098A" w:rsidRPr="00AE098A">
        <w:t>Under 5-årsperioden 20</w:t>
      </w:r>
      <w:r w:rsidR="00BC7703" w:rsidRPr="00BC7703">
        <w:t>0</w:t>
      </w:r>
      <w:r w:rsidR="00AE098A" w:rsidRPr="00AE098A">
        <w:t xml:space="preserve">9-2013 var incidensen av NEC </w:t>
      </w:r>
      <w:r w:rsidR="00412784" w:rsidRPr="00AE098A">
        <w:t xml:space="preserve">i </w:t>
      </w:r>
      <w:r w:rsidR="00412784" w:rsidRPr="00D7594E">
        <w:t>Sverige</w:t>
      </w:r>
      <w:r w:rsidR="00AE098A" w:rsidRPr="00D7594E">
        <w:t xml:space="preserve"> </w:t>
      </w:r>
      <w:r w:rsidR="008D5BDC" w:rsidRPr="00D7594E">
        <w:t>1</w:t>
      </w:r>
      <w:r w:rsidR="00882579" w:rsidRPr="00D7594E">
        <w:t>,</w:t>
      </w:r>
      <w:r w:rsidR="00412784" w:rsidRPr="00D7594E">
        <w:t>3</w:t>
      </w:r>
      <w:r w:rsidR="00882579" w:rsidRPr="00D7594E">
        <w:t xml:space="preserve"> </w:t>
      </w:r>
      <w:r w:rsidR="00412784" w:rsidRPr="00D7594E">
        <w:t xml:space="preserve">% </w:t>
      </w:r>
      <w:r w:rsidR="00F4727B" w:rsidRPr="00D7594E">
        <w:t>för</w:t>
      </w:r>
      <w:r w:rsidR="00F4727B">
        <w:t xml:space="preserve"> barn födda i</w:t>
      </w:r>
      <w:r w:rsidR="00412784" w:rsidRPr="0052261A">
        <w:rPr>
          <w:color w:val="FF0000"/>
        </w:rPr>
        <w:t xml:space="preserve"> </w:t>
      </w:r>
      <w:proofErr w:type="spellStart"/>
      <w:r w:rsidR="00412784" w:rsidRPr="00F4727B">
        <w:t>gestationsvec</w:t>
      </w:r>
      <w:r w:rsidR="00AE098A" w:rsidRPr="00F4727B">
        <w:t>ka</w:t>
      </w:r>
      <w:proofErr w:type="spellEnd"/>
      <w:r w:rsidR="00AE098A" w:rsidRPr="00F4727B">
        <w:t xml:space="preserve"> </w:t>
      </w:r>
      <w:r w:rsidR="00AE098A" w:rsidRPr="00D7594E">
        <w:t xml:space="preserve">30, </w:t>
      </w:r>
      <w:r w:rsidR="008D5BDC" w:rsidRPr="00D7594E">
        <w:t>0</w:t>
      </w:r>
      <w:r w:rsidR="00882579" w:rsidRPr="00D7594E">
        <w:t>,</w:t>
      </w:r>
      <w:r w:rsidR="00412784" w:rsidRPr="00D7594E">
        <w:t>3</w:t>
      </w:r>
      <w:r w:rsidR="00882579" w:rsidRPr="00D7594E">
        <w:t xml:space="preserve"> </w:t>
      </w:r>
      <w:r w:rsidR="00412784" w:rsidRPr="00D7594E">
        <w:t>% i</w:t>
      </w:r>
      <w:r w:rsidR="00412784" w:rsidRPr="00AE098A">
        <w:t xml:space="preserve"> vecka 32</w:t>
      </w:r>
      <w:r w:rsidR="00882579">
        <w:t xml:space="preserve"> </w:t>
      </w:r>
      <w:r w:rsidR="00882579" w:rsidRPr="00D7594E">
        <w:t>och 0,</w:t>
      </w:r>
      <w:r w:rsidR="00AE098A" w:rsidRPr="00D7594E">
        <w:t>1</w:t>
      </w:r>
      <w:r w:rsidR="00882579" w:rsidRPr="00D7594E">
        <w:t xml:space="preserve"> </w:t>
      </w:r>
      <w:r w:rsidR="00AE098A" w:rsidRPr="00D7594E">
        <w:t>% i vecka</w:t>
      </w:r>
      <w:r w:rsidR="00D7594E">
        <w:t xml:space="preserve"> 34 enligt S</w:t>
      </w:r>
      <w:r w:rsidR="00AE098A" w:rsidRPr="00AE098A">
        <w:t>venskt Neonatalt Kval</w:t>
      </w:r>
      <w:r w:rsidR="00AE098A" w:rsidRPr="00D7594E">
        <w:t>it</w:t>
      </w:r>
      <w:r w:rsidR="00882579" w:rsidRPr="00D7594E">
        <w:t>e</w:t>
      </w:r>
      <w:r w:rsidR="00AE098A" w:rsidRPr="00D7594E">
        <w:t>tsregi</w:t>
      </w:r>
      <w:r w:rsidR="00AE098A" w:rsidRPr="00AE098A">
        <w:t>ster (SNQ)</w:t>
      </w:r>
      <w:r w:rsidR="004A0BF6">
        <w:t>.</w:t>
      </w:r>
      <w:r w:rsidR="004E4FE2">
        <w:t xml:space="preserve"> </w:t>
      </w:r>
      <w:r w:rsidR="005667F8">
        <w:t xml:space="preserve">Det finns </w:t>
      </w:r>
      <w:r w:rsidR="00A72B80">
        <w:t xml:space="preserve">heller </w:t>
      </w:r>
      <w:r w:rsidR="005667F8" w:rsidRPr="00315DA9">
        <w:rPr>
          <w:color w:val="000000" w:themeColor="text1"/>
        </w:rPr>
        <w:t xml:space="preserve">ingen evidens att fortsätta behandling </w:t>
      </w:r>
      <w:r w:rsidR="00804D1A" w:rsidRPr="00315DA9">
        <w:rPr>
          <w:color w:val="000000" w:themeColor="text1"/>
        </w:rPr>
        <w:t>efter v</w:t>
      </w:r>
      <w:r w:rsidR="004E4FE2" w:rsidRPr="00315DA9">
        <w:rPr>
          <w:color w:val="000000" w:themeColor="text1"/>
        </w:rPr>
        <w:t>34+0 efter</w:t>
      </w:r>
      <w:r w:rsidR="00827086" w:rsidRPr="00315DA9">
        <w:rPr>
          <w:color w:val="000000" w:themeColor="text1"/>
        </w:rPr>
        <w:t>som</w:t>
      </w:r>
      <w:r w:rsidR="00804D1A" w:rsidRPr="00315DA9">
        <w:rPr>
          <w:color w:val="000000" w:themeColor="text1"/>
        </w:rPr>
        <w:t xml:space="preserve"> NEC debut efter v34+0 är mycket </w:t>
      </w:r>
      <w:r w:rsidR="004E4FE2" w:rsidRPr="00315DA9">
        <w:rPr>
          <w:color w:val="000000" w:themeColor="text1"/>
        </w:rPr>
        <w:t>ovanligt</w:t>
      </w:r>
      <w:r w:rsidR="00804D1A" w:rsidRPr="00315DA9">
        <w:rPr>
          <w:color w:val="000000" w:themeColor="text1"/>
        </w:rPr>
        <w:t>.</w:t>
      </w:r>
    </w:p>
    <w:p w14:paraId="2E5E2A61" w14:textId="77777777" w:rsidR="009262A2" w:rsidRDefault="009262A2" w:rsidP="00221F1D">
      <w:pPr>
        <w:widowControl w:val="0"/>
        <w:autoSpaceDE w:val="0"/>
        <w:autoSpaceDN w:val="0"/>
        <w:adjustRightInd w:val="0"/>
      </w:pPr>
    </w:p>
    <w:p w14:paraId="66E1831E" w14:textId="7744D4DC" w:rsidR="00A90D7E" w:rsidRDefault="00B72260" w:rsidP="009C33D2">
      <w:pPr>
        <w:widowControl w:val="0"/>
        <w:autoSpaceDE w:val="0"/>
        <w:autoSpaceDN w:val="0"/>
        <w:adjustRightInd w:val="0"/>
      </w:pPr>
      <w:r>
        <w:t xml:space="preserve">Studier på måttligt prematura och fullgångna spädbarn under neonatalperioden </w:t>
      </w:r>
      <w:r w:rsidRPr="00CE153D">
        <w:t>har i</w:t>
      </w:r>
      <w:r w:rsidR="00BC7703" w:rsidRPr="00CE153D">
        <w:t xml:space="preserve"> </w:t>
      </w:r>
      <w:r w:rsidRPr="00CE153D">
        <w:t>stället främst</w:t>
      </w:r>
      <w:r>
        <w:t xml:space="preserve"> testat </w:t>
      </w:r>
      <w:proofErr w:type="spellStart"/>
      <w:r>
        <w:t>probiotikas</w:t>
      </w:r>
      <w:proofErr w:type="spellEnd"/>
      <w:r>
        <w:t xml:space="preserve"> effekt på koliksymptom och </w:t>
      </w:r>
      <w:r w:rsidRPr="00CE153D">
        <w:t>andra mag</w:t>
      </w:r>
      <w:r w:rsidR="00CE153D" w:rsidRPr="00CE153D">
        <w:rPr>
          <w:strike/>
        </w:rPr>
        <w:t>-</w:t>
      </w:r>
      <w:r w:rsidRPr="00CE153D">
        <w:t>tarmsymptom</w:t>
      </w:r>
      <w:r>
        <w:t xml:space="preserve"> såsom spottningar</w:t>
      </w:r>
      <w:r w:rsidR="00A7735E">
        <w:t xml:space="preserve"> </w:t>
      </w:r>
      <w:r w:rsidR="00322D24">
        <w:fldChar w:fldCharType="begin"/>
      </w:r>
      <w:r w:rsidR="009763EB">
        <w:instrText xml:space="preserve"> ADDIN EN.CITE &lt;EndNote&gt;&lt;Cite&gt;&lt;Author&gt;Indrio&lt;/Author&gt;&lt;Year&gt;2008&lt;/Year&gt;&lt;RecNum&gt;191&lt;/RecNum&gt;&lt;DisplayText&gt;[20]&lt;/DisplayText&gt;&lt;record&gt;&lt;rec-number&gt;191&lt;/rec-number&gt;&lt;foreign-keys&gt;&lt;key app="EN" db-id="pwxevw5pgaes51e22ps59t2r9pwee5frdz5s" timestamp="0"&gt;191&lt;/key&gt;&lt;/foreign-keys&gt;&lt;ref-type name="Journal Article"&gt;17&lt;/ref-type&gt;&lt;contributors&gt;&lt;authors&gt;&lt;author&gt;Indrio, F.&lt;/author&gt;&lt;author&gt;Riezzo, G.&lt;/author&gt;&lt;author&gt;Raimondi, F.&lt;/author&gt;&lt;author&gt;Bisceglia, M.&lt;/author&gt;&lt;author&gt;Cavallo, L.&lt;/author&gt;&lt;author&gt;Francavilla, R.&lt;/author&gt;&lt;/authors&gt;&lt;/contributors&gt;&lt;auth-address&gt;Department of Pediatrics, University of Bari Policlinico, Bari, Italy. f.indrio@neonatologia.uniba.it&lt;/auth-address&gt;&lt;titles&gt;&lt;title&gt;The effects of probiotics on feeding tolerance, bowel habits, and gastrointestinal motility in preterm newborns&lt;/title&gt;&lt;secondary-title&gt;J Pediatr&lt;/secondary-title&gt;&lt;/titles&gt;&lt;periodical&gt;&lt;full-title&gt;J Pediatr&lt;/full-title&gt;&lt;/periodical&gt;&lt;pages&gt;801-6&lt;/pages&gt;&lt;volume&gt;152&lt;/volume&gt;&lt;number&gt;6&lt;/number&gt;&lt;edition&gt;2008/05/22&lt;/edition&gt;&lt;keywords&gt;&lt;keyword&gt;*Defecation&lt;/keyword&gt;&lt;keyword&gt;Double-Blind Method&lt;/keyword&gt;&lt;keyword&gt;*Eating&lt;/keyword&gt;&lt;keyword&gt;Female&lt;/keyword&gt;&lt;keyword&gt;*Gastrointestinal Motility&lt;/keyword&gt;&lt;keyword&gt;Humans&lt;/keyword&gt;&lt;keyword&gt;Infant, Newborn&lt;/keyword&gt;&lt;keyword&gt;*Infant, Premature&lt;/keyword&gt;&lt;keyword&gt;*Lactobacillus reuteri&lt;/keyword&gt;&lt;keyword&gt;Male&lt;/keyword&gt;&lt;keyword&gt;Probiotics/*therapeutic use&lt;/keyword&gt;&lt;/keywords&gt;&lt;dates&gt;&lt;year&gt;2008&lt;/year&gt;&lt;pub-dates&gt;&lt;date&gt;Jun&lt;/date&gt;&lt;/pub-dates&gt;&lt;/dates&gt;&lt;isbn&gt;1097-6833 (Electronic)&lt;/isbn&gt;&lt;accession-num&gt;18492520&lt;/accession-num&gt;&lt;urls&gt;&lt;related-urls&gt;&lt;url&gt;http://www.ncbi.nlm.nih.gov/entrez/query.fcgi?cmd=Retrieve&amp;amp;db=PubMed&amp;amp;dopt=Citation&amp;amp;list_uids=18492520&lt;/url&gt;&lt;/related-urls&gt;&lt;/urls&gt;&lt;electronic-resource-num&gt;S0022-3476(07)01052-9 [pii]&amp;#xD;10.1016/j.jpeds.2007.11.005&lt;/electronic-resource-num&gt;&lt;language&gt;eng&lt;/language&gt;&lt;/record&gt;&lt;/Cite&gt;&lt;/EndNote&gt;</w:instrText>
      </w:r>
      <w:r w:rsidR="00322D24">
        <w:fldChar w:fldCharType="separate"/>
      </w:r>
      <w:r w:rsidR="009763EB">
        <w:rPr>
          <w:noProof/>
        </w:rPr>
        <w:t>[</w:t>
      </w:r>
      <w:hyperlink w:anchor="_ENREF_20" w:tooltip="Indrio, 2008 #191" w:history="1">
        <w:r w:rsidR="009763EB">
          <w:rPr>
            <w:noProof/>
          </w:rPr>
          <w:t>20</w:t>
        </w:r>
      </w:hyperlink>
      <w:r w:rsidR="009763EB">
        <w:rPr>
          <w:noProof/>
        </w:rPr>
        <w:t>]</w:t>
      </w:r>
      <w:r w:rsidR="00322D24">
        <w:fldChar w:fldCharType="end"/>
      </w:r>
      <w:r w:rsidR="00A7735E">
        <w:t xml:space="preserve">. </w:t>
      </w:r>
      <w:r w:rsidR="007D1905">
        <w:t>D</w:t>
      </w:r>
      <w:r w:rsidR="00A7735E">
        <w:t xml:space="preserve">et </w:t>
      </w:r>
      <w:r w:rsidR="007D1905">
        <w:t xml:space="preserve">finns </w:t>
      </w:r>
      <w:r w:rsidR="00A7735E">
        <w:t>dock bara enstaka välgjorda studier på dessa barn</w:t>
      </w:r>
      <w:r w:rsidR="009262A2">
        <w:t>,</w:t>
      </w:r>
      <w:r w:rsidR="00A7735E">
        <w:t xml:space="preserve"> och de </w:t>
      </w:r>
      <w:r>
        <w:t xml:space="preserve">måste upprepas innan det finns tillräcklig evidens att </w:t>
      </w:r>
      <w:r w:rsidR="00A72B80">
        <w:t xml:space="preserve">rekommendera användning av </w:t>
      </w:r>
      <w:proofErr w:type="spellStart"/>
      <w:r w:rsidR="00A7735E">
        <w:t>probiotika</w:t>
      </w:r>
      <w:proofErr w:type="spellEnd"/>
      <w:r w:rsidR="00A7735E">
        <w:t xml:space="preserve"> i denna patientgrupp </w:t>
      </w:r>
      <w:r>
        <w:t xml:space="preserve">under neonatalperioden. </w:t>
      </w:r>
    </w:p>
    <w:p w14:paraId="074120D5" w14:textId="77777777" w:rsidR="00A90D7E" w:rsidRDefault="00A90D7E" w:rsidP="009C33D2">
      <w:pPr>
        <w:widowControl w:val="0"/>
        <w:autoSpaceDE w:val="0"/>
        <w:autoSpaceDN w:val="0"/>
        <w:adjustRightInd w:val="0"/>
      </w:pPr>
    </w:p>
    <w:p w14:paraId="6D8C9B56" w14:textId="37DA1334" w:rsidR="009262A2" w:rsidRDefault="007D79D5" w:rsidP="009C33D2">
      <w:pPr>
        <w:widowControl w:val="0"/>
        <w:autoSpaceDE w:val="0"/>
        <w:autoSpaceDN w:val="0"/>
        <w:adjustRightInd w:val="0"/>
      </w:pPr>
      <w:r>
        <w:t>För perioden efter neonatalperioden finn</w:t>
      </w:r>
      <w:r w:rsidR="0089400F">
        <w:t>s det flera studier på barn med</w:t>
      </w:r>
      <w:r>
        <w:t xml:space="preserve"> spädbarnskolik. </w:t>
      </w:r>
      <w:r w:rsidR="005F6481">
        <w:t xml:space="preserve">En metaanalys på sex dubbel-blind placebo-kontrollerade studier med stammen </w:t>
      </w:r>
      <w:proofErr w:type="spellStart"/>
      <w:r w:rsidR="00B72260">
        <w:rPr>
          <w:i/>
        </w:rPr>
        <w:t>Lactobacillus</w:t>
      </w:r>
      <w:proofErr w:type="spellEnd"/>
      <w:r w:rsidR="00B72260">
        <w:rPr>
          <w:i/>
        </w:rPr>
        <w:t xml:space="preserve"> </w:t>
      </w:r>
      <w:proofErr w:type="spellStart"/>
      <w:r w:rsidR="00B72260">
        <w:rPr>
          <w:i/>
        </w:rPr>
        <w:t>reuteri</w:t>
      </w:r>
      <w:proofErr w:type="spellEnd"/>
      <w:r w:rsidR="00B72260">
        <w:rPr>
          <w:i/>
        </w:rPr>
        <w:t xml:space="preserve"> </w:t>
      </w:r>
      <w:r w:rsidR="00B72260">
        <w:t>(DSM 17938)</w:t>
      </w:r>
      <w:r w:rsidR="005F6481">
        <w:t xml:space="preserve"> visade på en signifikant reducerad skriktid</w:t>
      </w:r>
      <w:r w:rsidR="00B72260">
        <w:t xml:space="preserve"> hos spädbarn med kolik som exklusivt ammats</w:t>
      </w:r>
      <w:r w:rsidR="001A76AD">
        <w:t xml:space="preserve"> </w:t>
      </w:r>
      <w:r w:rsidR="008F436E">
        <w:fldChar w:fldCharType="begin"/>
      </w:r>
      <w:r w:rsidR="009763EB">
        <w:instrText xml:space="preserve"> ADDIN EN.CITE &lt;EndNote&gt;&lt;Cite&gt;&lt;Author&gt;Xu&lt;/Author&gt;&lt;Year&gt;2015&lt;/Year&gt;&lt;RecNum&gt;1649&lt;/RecNum&gt;&lt;DisplayText&gt;[31]&lt;/DisplayText&gt;&lt;record&gt;&lt;rec-number&gt;1649&lt;/rec-number&gt;&lt;foreign-keys&gt;&lt;key app="EN" db-id="pwxevw5pgaes51e22ps59t2r9pwee5frdz5s" timestamp="1572628385"&gt;1649&lt;/key&gt;&lt;/foreign-keys&gt;&lt;ref-type name="Journal Article"&gt;17&lt;/ref-type&gt;&lt;contributors&gt;&lt;authors&gt;&lt;author&gt;Xu, M.&lt;/author&gt;&lt;author&gt;Wang, J.&lt;/author&gt;&lt;author&gt;Wang, N.&lt;/author&gt;&lt;author&gt;Sun, F.&lt;/author&gt;&lt;author&gt;Wang, L.&lt;/author&gt;&lt;author&gt;Liu, X. H.&lt;/author&gt;&lt;/authors&gt;&lt;/contributors&gt;&lt;auth-address&gt;Department of Pediatrics, the First Affiliated Hospital of Medical School, Xi&amp;apos;an Jiaotong University, Xi&amp;apos;an, Shaanxi Province, People&amp;apos;s Republic of China.&lt;/auth-address&gt;&lt;titles&gt;&lt;title&gt;The Efficacy and Safety of the Probiotic Bacterium Lactobacillus reuteri DSM 17938 for Infantile Colic: A Meta-Analysis of Randomized Controlled Trials&lt;/title&gt;&lt;secondary-title&gt;PLoS One&lt;/secondary-title&gt;&lt;/titles&gt;&lt;periodical&gt;&lt;full-title&gt;PLoS One&lt;/full-title&gt;&lt;/periodical&gt;&lt;pages&gt;e0141445&lt;/pages&gt;&lt;volume&gt;10&lt;/volume&gt;&lt;number&gt;10&lt;/number&gt;&lt;edition&gt;2015/10/29&lt;/edition&gt;&lt;keywords&gt;&lt;keyword&gt;Colic/*therapy&lt;/keyword&gt;&lt;keyword&gt;Humans&lt;/keyword&gt;&lt;keyword&gt;Infant&lt;/keyword&gt;&lt;keyword&gt;Infant, Newborn&lt;/keyword&gt;&lt;keyword&gt;*Lactobacillus reuteri&lt;/keyword&gt;&lt;keyword&gt;Odds Ratio&lt;/keyword&gt;&lt;keyword&gt;Probiotics/*administration &amp;amp; dosage/adverse effects&lt;/keyword&gt;&lt;keyword&gt;Randomized Controlled Trials as Topic&lt;/keyword&gt;&lt;keyword&gt;Treatment Outcome&lt;/keyword&gt;&lt;/keywords&gt;&lt;dates&gt;&lt;year&gt;2015&lt;/year&gt;&lt;/dates&gt;&lt;isbn&gt;1932-6203 (Electronic)&amp;#xD;1932-6203 (Linking)&lt;/isbn&gt;&lt;accession-num&gt;26509502&lt;/accession-num&gt;&lt;urls&gt;&lt;related-urls&gt;&lt;url&gt;https://www.ncbi.nlm.nih.gov/pubmed/26509502&lt;/url&gt;&lt;/related-urls&gt;&lt;/urls&gt;&lt;custom2&gt;PMC4624960&lt;/custom2&gt;&lt;electronic-resource-num&gt;10.1371/journal.pone.0141445&lt;/electronic-resource-num&gt;&lt;/record&gt;&lt;/Cite&gt;&lt;/EndNote&gt;</w:instrText>
      </w:r>
      <w:r w:rsidR="008F436E">
        <w:fldChar w:fldCharType="separate"/>
      </w:r>
      <w:r w:rsidR="009763EB">
        <w:rPr>
          <w:noProof/>
        </w:rPr>
        <w:t>[</w:t>
      </w:r>
      <w:hyperlink w:anchor="_ENREF_31" w:tooltip="Xu, 2015 #1649" w:history="1">
        <w:r w:rsidR="009763EB">
          <w:rPr>
            <w:noProof/>
          </w:rPr>
          <w:t>31</w:t>
        </w:r>
      </w:hyperlink>
      <w:r w:rsidR="009763EB">
        <w:rPr>
          <w:noProof/>
        </w:rPr>
        <w:t>]</w:t>
      </w:r>
      <w:r w:rsidR="008F436E">
        <w:fldChar w:fldCharType="end"/>
      </w:r>
      <w:r w:rsidR="001A76AD">
        <w:t xml:space="preserve">, </w:t>
      </w:r>
      <w:r w:rsidR="00B72260">
        <w:t xml:space="preserve">medan </w:t>
      </w:r>
      <w:proofErr w:type="spellStart"/>
      <w:r w:rsidR="00B72260">
        <w:rPr>
          <w:i/>
        </w:rPr>
        <w:t>Lactobacillus</w:t>
      </w:r>
      <w:proofErr w:type="spellEnd"/>
      <w:r w:rsidR="00B72260">
        <w:rPr>
          <w:i/>
        </w:rPr>
        <w:t xml:space="preserve"> </w:t>
      </w:r>
      <w:proofErr w:type="spellStart"/>
      <w:r w:rsidR="00B72260">
        <w:rPr>
          <w:i/>
        </w:rPr>
        <w:t>reuteri</w:t>
      </w:r>
      <w:proofErr w:type="spellEnd"/>
      <w:r w:rsidR="00B72260">
        <w:rPr>
          <w:i/>
        </w:rPr>
        <w:t xml:space="preserve"> </w:t>
      </w:r>
      <w:r w:rsidR="00B72260">
        <w:t xml:space="preserve">inte hade </w:t>
      </w:r>
      <w:r w:rsidR="00D53A70">
        <w:t xml:space="preserve">någon </w:t>
      </w:r>
      <w:r w:rsidR="00B72260">
        <w:t xml:space="preserve">effekt på kolik i </w:t>
      </w:r>
      <w:r w:rsidR="005F6481">
        <w:t>en</w:t>
      </w:r>
      <w:r w:rsidR="00B72260">
        <w:t xml:space="preserve"> </w:t>
      </w:r>
      <w:r w:rsidR="00B72260" w:rsidRPr="00CE153D">
        <w:t>studie</w:t>
      </w:r>
      <w:r w:rsidR="001B3D95" w:rsidRPr="00CE153D">
        <w:t>,</w:t>
      </w:r>
      <w:r w:rsidR="00B72260">
        <w:t xml:space="preserve"> där en del av spädbarnen fick bröstmjölksersättning </w:t>
      </w:r>
      <w:r w:rsidR="00322D24">
        <w:fldChar w:fldCharType="begin"/>
      </w:r>
      <w:r w:rsidR="009763EB">
        <w:instrText xml:space="preserve"> ADDIN EN.CITE &lt;EndNote&gt;&lt;Cite&gt;&lt;Author&gt;Sung&lt;/Author&gt;&lt;Year&gt;2014&lt;/Year&gt;&lt;RecNum&gt;1255&lt;/RecNum&gt;&lt;DisplayText&gt;[32]&lt;/DisplayText&gt;&lt;record&gt;&lt;rec-number&gt;1255&lt;/rec-number&gt;&lt;foreign-keys&gt;&lt;key app="EN" db-id="pwxevw5pgaes51e22ps59t2r9pwee5frdz5s" timestamp="1397244152"&gt;1255&lt;/key&gt;&lt;/foreign-keys&gt;&lt;ref-type name="Journal Article"&gt;17&lt;/ref-type&gt;&lt;contributors&gt;&lt;authors&gt;&lt;author&gt;Sung, V.&lt;/author&gt;&lt;author&gt;Hiscock, H.&lt;/author&gt;&lt;author&gt;Tang, M. L.&lt;/author&gt;&lt;author&gt;Mensah, F. K.&lt;/author&gt;&lt;author&gt;Nation, M. L.&lt;/author&gt;&lt;author&gt;Satzke, C.&lt;/author&gt;&lt;author&gt;Heine, R. G.&lt;/author&gt;&lt;author&gt;Stock, A.&lt;/author&gt;&lt;author&gt;Barr, R. G.&lt;/author&gt;&lt;author&gt;Wake, M.&lt;/author&gt;&lt;/authors&gt;&lt;/contributors&gt;&lt;auth-address&gt;Royal Children&amp;apos;s Hospital, Parkville, Victoria, Australia.&lt;/auth-address&gt;&lt;titles&gt;&lt;title&gt;Treating infant colic with the probiotic Lactobacillus reuteri: double blind, placebo controlled randomised trial&lt;/title&gt;&lt;secondary-title&gt;BMJ&lt;/secondary-title&gt;&lt;alt-title&gt;Bmj&lt;/alt-title&gt;&lt;/titles&gt;&lt;periodical&gt;&lt;full-title&gt;BMJ&lt;/full-title&gt;&lt;/periodical&gt;&lt;alt-periodical&gt;&lt;full-title&gt;BMJ&lt;/full-title&gt;&lt;/alt-periodical&gt;&lt;pages&gt;g2107&lt;/pages&gt;&lt;volume&gt;348&lt;/volume&gt;&lt;edition&gt;2014/04/03&lt;/edition&gt;&lt;dates&gt;&lt;year&gt;2014&lt;/year&gt;&lt;/dates&gt;&lt;isbn&gt;1756-1833 (Electronic)&amp;#xD;0959-535X (Linking)&lt;/isbn&gt;&lt;accession-num&gt;24690625&lt;/accession-num&gt;&lt;urls&gt;&lt;related-urls&gt;&lt;url&gt;http://www.ncbi.nlm.nih.gov/pubmed/24690625&lt;/url&gt;&lt;/related-urls&gt;&lt;/urls&gt;&lt;custom2&gt;3972414&lt;/custom2&gt;&lt;electronic-resource-num&gt;10.1136/bmj.g2107&lt;/electronic-resource-num&gt;&lt;language&gt;eng&lt;/language&gt;&lt;/record&gt;&lt;/Cite&gt;&lt;/EndNote&gt;</w:instrText>
      </w:r>
      <w:r w:rsidR="00322D24">
        <w:fldChar w:fldCharType="separate"/>
      </w:r>
      <w:r w:rsidR="009763EB">
        <w:rPr>
          <w:noProof/>
        </w:rPr>
        <w:t>[</w:t>
      </w:r>
      <w:hyperlink w:anchor="_ENREF_32" w:tooltip="Sung, 2014 #1255" w:history="1">
        <w:r w:rsidR="009763EB">
          <w:rPr>
            <w:noProof/>
          </w:rPr>
          <w:t>32</w:t>
        </w:r>
      </w:hyperlink>
      <w:r w:rsidR="009763EB">
        <w:rPr>
          <w:noProof/>
        </w:rPr>
        <w:t>]</w:t>
      </w:r>
      <w:r w:rsidR="00322D24">
        <w:fldChar w:fldCharType="end"/>
      </w:r>
      <w:r w:rsidR="00B72260">
        <w:t xml:space="preserve">. </w:t>
      </w:r>
      <w:r w:rsidR="00FA5C8A">
        <w:t xml:space="preserve"> </w:t>
      </w:r>
    </w:p>
    <w:p w14:paraId="463012C0" w14:textId="77777777" w:rsidR="009262A2" w:rsidRDefault="009262A2" w:rsidP="009C33D2">
      <w:pPr>
        <w:widowControl w:val="0"/>
        <w:autoSpaceDE w:val="0"/>
        <w:autoSpaceDN w:val="0"/>
        <w:adjustRightInd w:val="0"/>
      </w:pPr>
    </w:p>
    <w:p w14:paraId="3D4C27CB" w14:textId="1BABCCBE" w:rsidR="009C33D2" w:rsidRPr="003F43CD" w:rsidRDefault="00D53A70" w:rsidP="009C33D2">
      <w:pPr>
        <w:widowControl w:val="0"/>
        <w:autoSpaceDE w:val="0"/>
        <w:autoSpaceDN w:val="0"/>
        <w:adjustRightInd w:val="0"/>
        <w:rPr>
          <w:b/>
          <w:color w:val="FF0000"/>
        </w:rPr>
      </w:pPr>
      <w:r>
        <w:t xml:space="preserve">Det finns </w:t>
      </w:r>
      <w:proofErr w:type="gramStart"/>
      <w:r>
        <w:t>e</w:t>
      </w:r>
      <w:r w:rsidR="009C33D2">
        <w:t>ndast  få</w:t>
      </w:r>
      <w:proofErr w:type="gramEnd"/>
      <w:r w:rsidR="009C33D2">
        <w:t xml:space="preserve"> uppföljningsstudier </w:t>
      </w:r>
      <w:r w:rsidR="009262A2">
        <w:t>av barn som behandlats under neonatalperioden</w:t>
      </w:r>
      <w:r w:rsidR="00576717">
        <w:t>. De har främst fokuserat på tillväxt och neurologisk utveckling men</w:t>
      </w:r>
      <w:r w:rsidR="009C33D2">
        <w:t xml:space="preserve"> har vare sig visat några biverkningar eller signifikanta positiva effekter upp till två </w:t>
      </w:r>
      <w:r w:rsidR="00322D24">
        <w:fldChar w:fldCharType="begin">
          <w:fldData xml:space="preserve">PEVuZE5vdGU+PENpdGU+PEF1dGhvcj5TYXJpPC9BdXRob3I+PFllYXI+MjAxMjwvWWVhcj48UmVj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</w:fldData>
        </w:fldChar>
      </w:r>
      <w:r w:rsidR="009763EB">
        <w:instrText xml:space="preserve"> ADDIN EN.CITE </w:instrText>
      </w:r>
      <w:r w:rsidR="009763EB">
        <w:fldChar w:fldCharType="begin">
          <w:fldData xml:space="preserve">PEVuZE5vdGU+PENpdGU+PEF1dGhvcj5TYXJpPC9BdXRob3I+PFllYXI+MjAxMjwvWWVhcj48UmVj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</w:fldData>
        </w:fldChar>
      </w:r>
      <w:r w:rsidR="009763EB">
        <w:instrText xml:space="preserve"> ADDIN EN.CITE.DATA </w:instrText>
      </w:r>
      <w:r w:rsidR="009763EB">
        <w:fldChar w:fldCharType="end"/>
      </w:r>
      <w:r w:rsidR="00322D24">
        <w:fldChar w:fldCharType="separate"/>
      </w:r>
      <w:r w:rsidR="009763EB">
        <w:rPr>
          <w:noProof/>
        </w:rPr>
        <w:t>[</w:t>
      </w:r>
      <w:hyperlink w:anchor="_ENREF_33" w:tooltip="Sari, 2012 #1409" w:history="1">
        <w:r w:rsidR="009763EB">
          <w:rPr>
            <w:noProof/>
          </w:rPr>
          <w:t>33</w:t>
        </w:r>
      </w:hyperlink>
      <w:r w:rsidR="009763EB">
        <w:rPr>
          <w:noProof/>
        </w:rPr>
        <w:t>]</w:t>
      </w:r>
      <w:r w:rsidR="00322D24">
        <w:fldChar w:fldCharType="end"/>
      </w:r>
      <w:r w:rsidR="009C33D2">
        <w:t xml:space="preserve"> respektive tre års</w:t>
      </w:r>
      <w:r w:rsidR="009C33D2" w:rsidRPr="00F86976">
        <w:t xml:space="preserve"> </w:t>
      </w:r>
      <w:r w:rsidR="009C33D2">
        <w:t xml:space="preserve">ålder </w:t>
      </w:r>
      <w:r w:rsidR="00322D24">
        <w:fldChar w:fldCharType="begin">
          <w:fldData xml:space="preserve">PEVuZE5vdGU+PENpdGU+PEF1dGhvcj5DaG91PC9BdXRob3I+PFJlY051bT42MjE8L1JlY051bT48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</w:fldData>
        </w:fldChar>
      </w:r>
      <w:r w:rsidR="009763EB">
        <w:instrText xml:space="preserve"> ADDIN EN.CITE </w:instrText>
      </w:r>
      <w:r w:rsidR="009763EB">
        <w:fldChar w:fldCharType="begin">
          <w:fldData xml:space="preserve">PEVuZE5vdGU+PENpdGU+PEF1dGhvcj5DaG91PC9BdXRob3I+PFJlY051bT42MjE8L1JlY051bT48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</w:fldData>
        </w:fldChar>
      </w:r>
      <w:r w:rsidR="009763EB">
        <w:instrText xml:space="preserve"> ADDIN EN.CITE.DATA </w:instrText>
      </w:r>
      <w:r w:rsidR="009763EB">
        <w:fldChar w:fldCharType="end"/>
      </w:r>
      <w:r w:rsidR="00322D24">
        <w:fldChar w:fldCharType="separate"/>
      </w:r>
      <w:r w:rsidR="009763EB">
        <w:rPr>
          <w:noProof/>
        </w:rPr>
        <w:t>[</w:t>
      </w:r>
      <w:hyperlink w:anchor="_ENREF_34" w:tooltip="Chou,  #621" w:history="1">
        <w:r w:rsidR="009763EB">
          <w:rPr>
            <w:noProof/>
          </w:rPr>
          <w:t>34</w:t>
        </w:r>
      </w:hyperlink>
      <w:r w:rsidR="009763EB">
        <w:rPr>
          <w:noProof/>
        </w:rPr>
        <w:t>]</w:t>
      </w:r>
      <w:r w:rsidR="00322D24">
        <w:fldChar w:fldCharType="end"/>
      </w:r>
      <w:r w:rsidR="009C33D2">
        <w:t xml:space="preserve">. </w:t>
      </w:r>
    </w:p>
    <w:p w14:paraId="5564C20E" w14:textId="77777777" w:rsidR="00511BD5" w:rsidRDefault="00511BD5" w:rsidP="00221F1D">
      <w:pPr>
        <w:widowControl w:val="0"/>
        <w:autoSpaceDE w:val="0"/>
        <w:autoSpaceDN w:val="0"/>
        <w:adjustRightInd w:val="0"/>
      </w:pPr>
    </w:p>
    <w:p w14:paraId="15757EB0" w14:textId="6FA1D497" w:rsidR="005D6123" w:rsidRDefault="00F6388E" w:rsidP="00B52F96">
      <w:pPr>
        <w:widowControl w:val="0"/>
        <w:autoSpaceDE w:val="0"/>
        <w:autoSpaceDN w:val="0"/>
        <w:adjustRightInd w:val="0"/>
      </w:pPr>
      <w:r>
        <w:t xml:space="preserve">Säkerheten är en mycket viktig aspekt inför en eventuell generell introduktion av </w:t>
      </w:r>
      <w:proofErr w:type="spellStart"/>
      <w:r>
        <w:lastRenderedPageBreak/>
        <w:t>probiotika</w:t>
      </w:r>
      <w:proofErr w:type="spellEnd"/>
      <w:r>
        <w:t xml:space="preserve">. Det gäller särskilt den mest </w:t>
      </w:r>
      <w:r w:rsidR="00D73338">
        <w:t xml:space="preserve">sårbara </w:t>
      </w:r>
      <w:r>
        <w:t xml:space="preserve">patientgruppen med </w:t>
      </w:r>
      <w:r w:rsidRPr="00D01C92">
        <w:t>födelsevikt &lt;1000</w:t>
      </w:r>
      <w:r w:rsidR="001B3D95" w:rsidRPr="00D01C92">
        <w:t xml:space="preserve"> </w:t>
      </w:r>
      <w:r w:rsidRPr="00D01C92">
        <w:t>g. Inga</w:t>
      </w:r>
      <w:r w:rsidR="00A026AD" w:rsidRPr="007D1D18">
        <w:t xml:space="preserve"> allvarliga biverkningar har rapporterats i </w:t>
      </w:r>
      <w:r w:rsidR="00A026AD">
        <w:t>några av de kliniska prövningar som redovisats ovan</w:t>
      </w:r>
      <w:r>
        <w:t xml:space="preserve"> med ett viktigt undantag. </w:t>
      </w:r>
      <w:r w:rsidR="00D73338">
        <w:t>I en av de stör</w:t>
      </w:r>
      <w:r w:rsidR="009C33D2">
        <w:t>re kliniska prövningar som visade</w:t>
      </w:r>
      <w:r w:rsidR="00D73338">
        <w:t xml:space="preserve"> effekt på NEC, hade subgruppen av barn med </w:t>
      </w:r>
      <w:r w:rsidR="00D73338" w:rsidRPr="00D01C92">
        <w:t>födelsevikt &lt;750</w:t>
      </w:r>
      <w:r w:rsidR="001B3D95" w:rsidRPr="00D01C92">
        <w:t xml:space="preserve"> </w:t>
      </w:r>
      <w:r w:rsidR="00D73338" w:rsidRPr="00D01C92">
        <w:t>g en</w:t>
      </w:r>
      <w:r w:rsidR="00D73338">
        <w:t xml:space="preserve"> högre incidens av sepsis i </w:t>
      </w:r>
      <w:proofErr w:type="spellStart"/>
      <w:r w:rsidR="00D73338">
        <w:t>probiotika</w:t>
      </w:r>
      <w:proofErr w:type="spellEnd"/>
      <w:r w:rsidR="00D53A70">
        <w:t>-</w:t>
      </w:r>
      <w:r w:rsidR="00D73338">
        <w:t xml:space="preserve"> än i placebogruppen </w:t>
      </w:r>
      <w:r w:rsidR="00322D24">
        <w:fldChar w:fldCharType="begin">
          <w:fldData xml:space="preserve">PEVuZE5vdGU+PENpdGU+PEF1dGhvcj5MaW48L0F1dGhvcj48WWVhcj4yMDA4PC9ZZWFyPjxSZWNO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=
</w:fldData>
        </w:fldChar>
      </w:r>
      <w:r w:rsidR="009763EB">
        <w:instrText xml:space="preserve"> ADDIN EN.CITE </w:instrText>
      </w:r>
      <w:r w:rsidR="009763EB">
        <w:fldChar w:fldCharType="begin">
          <w:fldData xml:space="preserve">PEVuZE5vdGU+PENpdGU+PEF1dGhvcj5MaW48L0F1dGhvcj48WWVhcj4yMDA4PC9ZZWFyPjxSZWNO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=
</w:fldData>
        </w:fldChar>
      </w:r>
      <w:r w:rsidR="009763EB">
        <w:instrText xml:space="preserve"> ADDIN EN.CITE.DATA </w:instrText>
      </w:r>
      <w:r w:rsidR="009763EB">
        <w:fldChar w:fldCharType="end"/>
      </w:r>
      <w:r w:rsidR="00322D24">
        <w:fldChar w:fldCharType="separate"/>
      </w:r>
      <w:r w:rsidR="009763EB">
        <w:rPr>
          <w:noProof/>
        </w:rPr>
        <w:t>[</w:t>
      </w:r>
      <w:hyperlink w:anchor="_ENREF_35" w:tooltip="Lin, 2008 #188" w:history="1">
        <w:r w:rsidR="009763EB">
          <w:rPr>
            <w:noProof/>
          </w:rPr>
          <w:t>35</w:t>
        </w:r>
      </w:hyperlink>
      <w:r w:rsidR="009763EB">
        <w:rPr>
          <w:noProof/>
        </w:rPr>
        <w:t>]</w:t>
      </w:r>
      <w:r w:rsidR="00322D24">
        <w:fldChar w:fldCharType="end"/>
      </w:r>
      <w:r w:rsidR="00D73338">
        <w:t xml:space="preserve">. En annat känt exempel på att </w:t>
      </w:r>
      <w:proofErr w:type="spellStart"/>
      <w:r w:rsidR="00D73338">
        <w:t>probiotika</w:t>
      </w:r>
      <w:proofErr w:type="spellEnd"/>
      <w:r w:rsidR="00D73338">
        <w:t xml:space="preserve"> k</w:t>
      </w:r>
      <w:r w:rsidR="00D01C92">
        <w:t>an ha allvarliga biverkningar hos</w:t>
      </w:r>
      <w:r w:rsidR="00D73338">
        <w:t xml:space="preserve"> svårt sjuka patienter är den dubbel-blind placebo-kontrollerade PROPATRIA studien i Neder</w:t>
      </w:r>
      <w:r w:rsidR="005D6123">
        <w:t>länderna som testade effekten a</w:t>
      </w:r>
      <w:r w:rsidR="00D73338">
        <w:t xml:space="preserve">v </w:t>
      </w:r>
      <w:proofErr w:type="spellStart"/>
      <w:r w:rsidR="00D73338">
        <w:t>probiotika</w:t>
      </w:r>
      <w:proofErr w:type="spellEnd"/>
      <w:r w:rsidR="00D73338">
        <w:t xml:space="preserve"> på vuxna patienter med svårt akut pankreatit, </w:t>
      </w:r>
      <w:r w:rsidR="00A026AD">
        <w:t xml:space="preserve">och </w:t>
      </w:r>
      <w:r w:rsidR="005D6123">
        <w:t>i vilken mortaliteten</w:t>
      </w:r>
      <w:r w:rsidR="00D73338">
        <w:t xml:space="preserve"> var s</w:t>
      </w:r>
      <w:r w:rsidR="005D6123">
        <w:t xml:space="preserve">ignifikant högre i </w:t>
      </w:r>
      <w:proofErr w:type="spellStart"/>
      <w:r w:rsidR="005D6123">
        <w:t>probiotika</w:t>
      </w:r>
      <w:proofErr w:type="spellEnd"/>
      <w:r w:rsidR="00D53A70">
        <w:t>-</w:t>
      </w:r>
      <w:r w:rsidR="00D01C92">
        <w:t xml:space="preserve"> </w:t>
      </w:r>
      <w:r w:rsidR="00D73338">
        <w:t xml:space="preserve">än placebogruppen. </w:t>
      </w:r>
      <w:r w:rsidR="009C33D2">
        <w:t xml:space="preserve">Det finns alltså skäl till vänta med att börja med behandling till våra mest sårbara barn, d.v.s. de med </w:t>
      </w:r>
      <w:r w:rsidR="009C33D2" w:rsidRPr="00D01C92">
        <w:t>födelsevikt &lt; 1000</w:t>
      </w:r>
      <w:r w:rsidR="001B3D95" w:rsidRPr="00D01C92">
        <w:t xml:space="preserve"> g</w:t>
      </w:r>
      <w:r w:rsidR="009C33D2" w:rsidRPr="00D01C92">
        <w:rPr>
          <w:strike/>
        </w:rPr>
        <w:t xml:space="preserve">, </w:t>
      </w:r>
      <w:r w:rsidR="009C33D2" w:rsidRPr="00D01C92">
        <w:t>tills</w:t>
      </w:r>
      <w:r w:rsidR="009C33D2">
        <w:t xml:space="preserve"> det finns studier som visat på signifikant </w:t>
      </w:r>
      <w:r w:rsidR="009C33D2" w:rsidRPr="00D01C92">
        <w:t xml:space="preserve">effekt </w:t>
      </w:r>
      <w:r w:rsidR="001B3D95" w:rsidRPr="00D01C92">
        <w:t xml:space="preserve">utan allvarliga biverkningar </w:t>
      </w:r>
      <w:r w:rsidR="009C33D2" w:rsidRPr="00D01C92">
        <w:t>i</w:t>
      </w:r>
      <w:r w:rsidR="009C33D2">
        <w:t xml:space="preserve"> denna patientgrupp. </w:t>
      </w:r>
    </w:p>
    <w:p w14:paraId="5789D31E" w14:textId="77777777" w:rsidR="005D6123" w:rsidRDefault="005D6123" w:rsidP="00B52F96">
      <w:pPr>
        <w:widowControl w:val="0"/>
        <w:autoSpaceDE w:val="0"/>
        <w:autoSpaceDN w:val="0"/>
        <w:adjustRightInd w:val="0"/>
      </w:pPr>
    </w:p>
    <w:p w14:paraId="5D75140B" w14:textId="368DDD4F" w:rsidR="00DB405D" w:rsidRPr="009C33D2" w:rsidRDefault="00325071" w:rsidP="009C33D2">
      <w:pPr>
        <w:widowControl w:val="0"/>
        <w:autoSpaceDE w:val="0"/>
        <w:autoSpaceDN w:val="0"/>
        <w:adjustRightInd w:val="0"/>
        <w:rPr>
          <w:color w:val="FF0000"/>
        </w:rPr>
      </w:pPr>
      <w:r>
        <w:t xml:space="preserve">Sepsis med </w:t>
      </w:r>
      <w:proofErr w:type="spellStart"/>
      <w:r>
        <w:t>bifidobakterier</w:t>
      </w:r>
      <w:proofErr w:type="spellEnd"/>
      <w:r>
        <w:t xml:space="preserve"> och </w:t>
      </w:r>
      <w:proofErr w:type="spellStart"/>
      <w:r>
        <w:t>lak</w:t>
      </w:r>
      <w:r w:rsidR="00A85603">
        <w:t>t</w:t>
      </w:r>
      <w:r>
        <w:t>obaciller</w:t>
      </w:r>
      <w:proofErr w:type="spellEnd"/>
      <w:r>
        <w:t xml:space="preserve"> f</w:t>
      </w:r>
      <w:r w:rsidR="00D53A70">
        <w:t>örekommer men är mycket ovanligt</w:t>
      </w:r>
      <w:r>
        <w:t xml:space="preserve"> </w:t>
      </w:r>
      <w:r w:rsidR="00322D24">
        <w:fldChar w:fldCharType="begin"/>
      </w:r>
      <w:r w:rsidR="009763EB">
        <w:instrText xml:space="preserve"> ADDIN EN.CITE &lt;EndNote&gt;&lt;Cite&gt;&lt;Author&gt;Salminen&lt;/Author&gt;&lt;Year&gt;2004&lt;/Year&gt;&lt;RecNum&gt;483&lt;/RecNum&gt;&lt;DisplayText&gt;[36]&lt;/DisplayText&gt;&lt;record&gt;&lt;rec-number&gt;483&lt;/rec-number&gt;&lt;foreign-keys&gt;&lt;key app="EN" db-id="pwxevw5pgaes51e22ps59t2r9pwee5frdz5s" timestamp="0"&gt;483&lt;/key&gt;&lt;/foreign-keys&gt;&lt;ref-type name="Journal Article"&gt;17&lt;/ref-type&gt;&lt;contributors&gt;&lt;authors&gt;&lt;author&gt;Salminen, M. K.&lt;/author&gt;&lt;author&gt;Rautelin, H.&lt;/author&gt;&lt;author&gt;Tynkkynen, S.&lt;/author&gt;&lt;author&gt;Poussa, T.&lt;/author&gt;&lt;author&gt;Saxelin, M.&lt;/author&gt;&lt;author&gt;Valtonen, V.&lt;/author&gt;&lt;author&gt;Jarvinen, A.&lt;/author&gt;&lt;/authors&gt;&lt;/contributors&gt;&lt;auth-address&gt;Division of Infectious Diseases, Department of Medicine, Helsinki University Central Hospital, Helsinki, Finland. minna.salminen@hus.fi&lt;/auth-address&gt;&lt;titles&gt;&lt;title&gt;Lactobacillus bacteremia, clinical significance, and patient outcome, with special focus on probiotic L. rhamnosus GG&lt;/title&gt;&lt;secondary-title&gt;Clin Infect Dis&lt;/secondary-title&gt;&lt;/titles&gt;&lt;periodical&gt;&lt;full-title&gt;Clin Infect Dis&lt;/full-title&gt;&lt;/periodical&gt;&lt;pages&gt;62-9&lt;/pages&gt;&lt;volume&gt;38&lt;/volume&gt;&lt;number&gt;1&lt;/number&gt;&lt;edition&gt;2003/12/18&lt;/edition&gt;&lt;keywords&gt;&lt;keyword&gt;Anti-Bacterial Agents/therapeutic use&lt;/keyword&gt;&lt;keyword&gt;Bacteremia/drug therapy/*microbiology/mortality&lt;/keyword&gt;&lt;keyword&gt;Female&lt;/keyword&gt;&lt;keyword&gt;Humans&lt;/keyword&gt;&lt;keyword&gt;*Lactobacillus&lt;/keyword&gt;&lt;keyword&gt;Male&lt;/keyword&gt;&lt;keyword&gt;Middle Aged&lt;/keyword&gt;&lt;keyword&gt;Multivariate Analysis&lt;/keyword&gt;&lt;keyword&gt;Probiotics/*adverse effects&lt;/keyword&gt;&lt;/keywords&gt;&lt;dates&gt;&lt;year&gt;2004&lt;/year&gt;&lt;pub-dates&gt;&lt;date&gt;Jan 1&lt;/date&gt;&lt;/pub-dates&gt;&lt;/dates&gt;&lt;isbn&gt;1537-6591 (Electronic)&lt;/isbn&gt;&lt;accession-num&gt;14679449&lt;/accession-num&gt;&lt;urls&gt;&lt;related-urls&gt;&lt;url&gt;http://www.ncbi.nlm.nih.gov/entrez/query.fcgi?cmd=Retrieve&amp;amp;db=PubMed&amp;amp;dopt=Citation&amp;amp;list_uids=14679449&lt;/url&gt;&lt;/related-urls&gt;&lt;/urls&gt;&lt;electronic-resource-num&gt;CID31567 [pii]&amp;#xD;10.1086/380455&lt;/electronic-resource-num&gt;&lt;language&gt;eng&lt;/language&gt;&lt;/record&gt;&lt;/Cite&gt;&lt;/EndNote&gt;</w:instrText>
      </w:r>
      <w:r w:rsidR="00322D24">
        <w:fldChar w:fldCharType="separate"/>
      </w:r>
      <w:r w:rsidR="009763EB">
        <w:rPr>
          <w:noProof/>
        </w:rPr>
        <w:t>[</w:t>
      </w:r>
      <w:hyperlink w:anchor="_ENREF_36" w:tooltip="Salminen, 2004 #483" w:history="1">
        <w:r w:rsidR="009763EB">
          <w:rPr>
            <w:noProof/>
          </w:rPr>
          <w:t>36</w:t>
        </w:r>
      </w:hyperlink>
      <w:r w:rsidR="009763EB">
        <w:rPr>
          <w:noProof/>
        </w:rPr>
        <w:t>]</w:t>
      </w:r>
      <w:r w:rsidR="00322D24">
        <w:fldChar w:fldCharType="end"/>
      </w:r>
      <w:r>
        <w:t xml:space="preserve">. </w:t>
      </w:r>
      <w:r w:rsidR="005D6123">
        <w:t>I</w:t>
      </w:r>
      <w:r w:rsidR="00A026AD">
        <w:t>nget</w:t>
      </w:r>
      <w:r w:rsidR="00A026AD" w:rsidRPr="007D1D18">
        <w:t xml:space="preserve"> barn </w:t>
      </w:r>
      <w:r w:rsidR="00A026AD">
        <w:t xml:space="preserve">har </w:t>
      </w:r>
      <w:r>
        <w:t xml:space="preserve">rapporterats ha </w:t>
      </w:r>
      <w:r w:rsidR="00A026AD" w:rsidRPr="007D1D18">
        <w:t>någon blododling positiv för den bakterie som de behandlades med</w:t>
      </w:r>
      <w:r w:rsidR="005D6123">
        <w:t xml:space="preserve"> i de kliniska prövningar som ingår i </w:t>
      </w:r>
      <w:r w:rsidR="00D53A70">
        <w:t xml:space="preserve">den </w:t>
      </w:r>
      <w:r>
        <w:t xml:space="preserve">senaste meta-analysen </w:t>
      </w:r>
      <w:r w:rsidR="00322D24">
        <w:fldChar w:fldCharType="begin"/>
      </w:r>
      <w:r w:rsidR="008F436E">
        <w:instrText xml:space="preserve"> ADDIN EN.CITE &lt;EndNote&gt;&lt;Cite&gt;&lt;Author&gt;AlFaleh&lt;/Author&gt;&lt;Year&gt;2014&lt;/Year&gt;&lt;RecNum&gt;1404&lt;/RecNum&gt;&lt;DisplayText&gt;[2]&lt;/DisplayText&gt;&lt;record&gt;&lt;rec-number&gt;1404&lt;/rec-number&gt;&lt;foreign-keys&gt;&lt;key app="EN" db-id="pwxevw5pgaes51e22ps59t2r9pwee5frdz5s" timestamp="1420998381"&gt;1404&lt;/key&gt;&lt;/foreign-keys&gt;&lt;ref-type name="Journal Article"&gt;17&lt;/ref-type&gt;&lt;contributors&gt;&lt;authors&gt;&lt;author&gt;AlFaleh, K.&lt;/author&gt;&lt;author&gt;Anabrees, J.&lt;/author&gt;&lt;/authors&gt;&lt;/contributors&gt;&lt;auth-address&gt;Department of Pediatrics (Division of Neonatology), King Saud University, King Khalid University Hospital and College of Medicine, Department of Pediatrics (39), P.O. Box 2925, Riyadh, Saudi Arabia, 11461.&lt;/auth-address&gt;&lt;titles&gt;&lt;title&gt;Probiotics for prevention of necrotizing enterocolitis in preterm infants&lt;/title&gt;&lt;secondary-title&gt;The Cochrane database of systematic reviews&lt;/secondary-title&gt;&lt;alt-title&gt;Cochrane Database Syst Rev&lt;/alt-title&gt;&lt;/titles&gt;&lt;alt-periodical&gt;&lt;full-title&gt;Cochrane Database Syst Rev&lt;/full-title&gt;&lt;/alt-periodical&gt;&lt;pages&gt;CD005496&lt;/pages&gt;&lt;volume&gt;4&lt;/volume&gt;&lt;edition&gt;2014/04/12&lt;/edition&gt;&lt;dates&gt;&lt;year&gt;2014&lt;/year&gt;&lt;/dates&gt;&lt;isbn&gt;1469-493X (Electronic)&amp;#xD;1361-6137 (Linking)&lt;/isbn&gt;&lt;accession-num&gt;24723255&lt;/accession-num&gt;&lt;work-type&gt;Meta-Analysis&amp;#xD;Research Support, Non-U.S. Gov&amp;apos;t&amp;#xD;Research Support, U.S. Gov&amp;apos;t, P.H.S.&amp;#xD;Review&lt;/work-type&gt;&lt;urls&gt;&lt;related-urls&gt;&lt;url&gt;http://www.ncbi.nlm.nih.gov/pubmed/24723255&lt;/url&gt;&lt;/related-urls&gt;&lt;/urls&gt;&lt;electronic-resource-num&gt;10.1002/14651858.CD005496.pub4&lt;/electronic-resource-num&gt;&lt;language&gt;eng&lt;/language&gt;&lt;/record&gt;&lt;/Cite&gt;&lt;/EndNote&gt;</w:instrText>
      </w:r>
      <w:r w:rsidR="00322D24">
        <w:fldChar w:fldCharType="separate"/>
      </w:r>
      <w:r w:rsidR="00A11BB0">
        <w:rPr>
          <w:noProof/>
        </w:rPr>
        <w:t>[</w:t>
      </w:r>
      <w:hyperlink w:anchor="_ENREF_2" w:tooltip="AlFaleh, 2014 #1404" w:history="1">
        <w:r w:rsidR="009763EB">
          <w:rPr>
            <w:noProof/>
          </w:rPr>
          <w:t>2</w:t>
        </w:r>
      </w:hyperlink>
      <w:r w:rsidR="00A11BB0">
        <w:rPr>
          <w:noProof/>
        </w:rPr>
        <w:t>]</w:t>
      </w:r>
      <w:r w:rsidR="00322D24">
        <w:fldChar w:fldCharType="end"/>
      </w:r>
      <w:r w:rsidR="005D6123">
        <w:t>. O</w:t>
      </w:r>
      <w:r w:rsidR="00B52F96">
        <w:t xml:space="preserve">fta har </w:t>
      </w:r>
      <w:r w:rsidR="005D6123">
        <w:t xml:space="preserve">dock </w:t>
      </w:r>
      <w:r w:rsidR="00B52F96">
        <w:t xml:space="preserve">inte en adekvat mikrobiell metod använts för att </w:t>
      </w:r>
      <w:r>
        <w:t>säkert detektera de</w:t>
      </w:r>
      <w:r w:rsidR="00B52F96">
        <w:t xml:space="preserve"> bakterier</w:t>
      </w:r>
      <w:r w:rsidR="009C33D2">
        <w:t xml:space="preserve"> som gett</w:t>
      </w:r>
      <w:r>
        <w:t>s i dessa studier</w:t>
      </w:r>
      <w:r w:rsidR="00B52F96">
        <w:t>.</w:t>
      </w:r>
      <w:r w:rsidR="005D6123">
        <w:t xml:space="preserve"> Det finns</w:t>
      </w:r>
      <w:r>
        <w:t xml:space="preserve"> enstaka</w:t>
      </w:r>
      <w:r w:rsidR="005D6123">
        <w:t xml:space="preserve"> </w:t>
      </w:r>
      <w:r w:rsidR="009C33D2">
        <w:t>fallrapporter</w:t>
      </w:r>
      <w:r w:rsidR="00B52F96">
        <w:t xml:space="preserve"> </w:t>
      </w:r>
      <w:r>
        <w:t>som beskriver sepsis av den givna probiotiska bakterien, både hos barn med födelsev</w:t>
      </w:r>
      <w:r w:rsidRPr="00AD6B65">
        <w:t>ikt &lt;1000</w:t>
      </w:r>
      <w:r w:rsidR="001B3D95" w:rsidRPr="00AD6B65">
        <w:t xml:space="preserve"> </w:t>
      </w:r>
      <w:r w:rsidRPr="00AD6B65">
        <w:t>g</w:t>
      </w:r>
      <w:r>
        <w:t xml:space="preserve"> </w:t>
      </w:r>
      <w:r w:rsidR="00322D24">
        <w:fldChar w:fldCharType="begin"/>
      </w:r>
      <w:r w:rsidR="009763EB">
        <w:instrText xml:space="preserve"> ADDIN EN.CITE &lt;EndNote&gt;&lt;Cite&gt;&lt;Author&gt;Jenke&lt;/Author&gt;&lt;Year&gt;2012&lt;/Year&gt;&lt;RecNum&gt;1177&lt;/RecNum&gt;&lt;DisplayText&gt;[37]&lt;/DisplayText&gt;&lt;record&gt;&lt;rec-number&gt;1177&lt;/rec-number&gt;&lt;foreign-keys&gt;&lt;key app="EN" db-id="pwxevw5pgaes51e22ps59t2r9pwee5frdz5s" timestamp="1385494514"&gt;1177&lt;/key&gt;&lt;/foreign-keys&gt;&lt;ref-type name="Journal Article"&gt;17&lt;/ref-type&gt;&lt;contributors&gt;&lt;authors&gt;&lt;author&gt;Jenke, A.&lt;/author&gt;&lt;author&gt;Ruf, E. M.&lt;/author&gt;&lt;author&gt;Hoppe, T.&lt;/author&gt;&lt;author&gt;Heldmann, M.&lt;/author&gt;&lt;author&gt;Wirth, S.&lt;/author&gt;&lt;/authors&gt;&lt;/contributors&gt;&lt;auth-address&gt;Department of Neonatology, HELIOS Children&amp;apos;s Hospital, Wuppertal, Witten/Herdecke University, Germany. andreas.jenke@helios-kliniken.de&lt;/auth-address&gt;&lt;titles&gt;&lt;title&gt;Bifidobacterium septicaemia in an extremely low-birthweight infant under probiotic therapy&lt;/title&gt;&lt;secondary-title&gt;Archives of disease in childhood. Fetal and neonatal edition&lt;/secondary-title&gt;&lt;alt-title&gt;Arch Dis Child Fetal Neonatal Ed&lt;/alt-title&gt;&lt;/titles&gt;&lt;alt-periodical&gt;&lt;full-title&gt;Arch Dis Child Fetal Neonatal Ed&lt;/full-title&gt;&lt;/alt-periodical&gt;&lt;pages&gt;F217-8&lt;/pages&gt;&lt;volume&gt;97&lt;/volume&gt;&lt;number&gt;3&lt;/number&gt;&lt;edition&gt;2011/11/08&lt;/edition&gt;&lt;keywords&gt;&lt;keyword&gt;Bifidobacteriales Infections/*etiology&lt;/keyword&gt;&lt;keyword&gt;*Diseases in Twins&lt;/keyword&gt;&lt;keyword&gt;Female&lt;/keyword&gt;&lt;keyword&gt;Humans&lt;/keyword&gt;&lt;keyword&gt;Infant, Extremely Low Birth Weight&lt;/keyword&gt;&lt;keyword&gt;Infant, Newborn&lt;/keyword&gt;&lt;keyword&gt;Infant, Premature&lt;/keyword&gt;&lt;keyword&gt;Infant, Premature, Diseases/*microbiology&lt;/keyword&gt;&lt;keyword&gt;Probiotics/*adverse effects&lt;/keyword&gt;&lt;keyword&gt;Sepsis/*microbiology&lt;/keyword&gt;&lt;/keywords&gt;&lt;dates&gt;&lt;year&gt;2012&lt;/year&gt;&lt;pub-dates&gt;&lt;date&gt;May&lt;/date&gt;&lt;/pub-dates&gt;&lt;/dates&gt;&lt;isbn&gt;1468-2052 (Electronic)&amp;#xD;1359-2998 (Linking)&lt;/isbn&gt;&lt;accession-num&gt;22058179&lt;/accession-num&gt;&lt;work-type&gt;Case Reports&lt;/work-type&gt;&lt;urls&gt;&lt;related-urls&gt;&lt;url&gt;http://www.ncbi.nlm.nih.gov/pubmed/22058179&lt;/url&gt;&lt;/related-urls&gt;&lt;/urls&gt;&lt;electronic-resource-num&gt;10.1136/archdischild-2011-300838&lt;/electronic-resource-num&gt;&lt;language&gt;eng&lt;/language&gt;&lt;/record&gt;&lt;/Cite&gt;&lt;/EndNote&gt;</w:instrText>
      </w:r>
      <w:r w:rsidR="00322D24">
        <w:fldChar w:fldCharType="separate"/>
      </w:r>
      <w:r w:rsidR="009763EB">
        <w:rPr>
          <w:noProof/>
        </w:rPr>
        <w:t>[</w:t>
      </w:r>
      <w:hyperlink w:anchor="_ENREF_37" w:tooltip="Jenke, 2012 #1177" w:history="1">
        <w:r w:rsidR="009763EB">
          <w:rPr>
            <w:noProof/>
          </w:rPr>
          <w:t>37</w:t>
        </w:r>
      </w:hyperlink>
      <w:r w:rsidR="009763EB">
        <w:rPr>
          <w:noProof/>
        </w:rPr>
        <w:t>]</w:t>
      </w:r>
      <w:r w:rsidR="00322D24">
        <w:fldChar w:fldCharType="end"/>
      </w:r>
      <w:r>
        <w:t xml:space="preserve"> och barn med kort tar</w:t>
      </w:r>
      <w:r w:rsidRPr="00AD6B65">
        <w:t>m</w:t>
      </w:r>
      <w:r w:rsidR="001B3D95" w:rsidRPr="00AD6B65">
        <w:t>-</w:t>
      </w:r>
      <w:r w:rsidRPr="00AD6B65">
        <w:t>syndrom</w:t>
      </w:r>
      <w:r>
        <w:t xml:space="preserve"> </w:t>
      </w:r>
      <w:r w:rsidR="00322D24">
        <w:fldChar w:fldCharType="begin">
          <w:fldData xml:space="preserve">PEVuZE5vdGU+PENpdGU+PEF1dGhvcj5kZSBHcm9vdGU8L0F1dGhvcj48WWVhcj4yMDA1PC9ZZWFy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</w:fldData>
        </w:fldChar>
      </w:r>
      <w:r w:rsidR="009763EB">
        <w:instrText xml:space="preserve"> ADDIN EN.CITE </w:instrText>
      </w:r>
      <w:r w:rsidR="009763EB">
        <w:fldChar w:fldCharType="begin">
          <w:fldData xml:space="preserve">PEVuZE5vdGU+PENpdGU+PEF1dGhvcj5kZSBHcm9vdGU8L0F1dGhvcj48WWVhcj4yMDA1PC9ZZWFy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</w:fldData>
        </w:fldChar>
      </w:r>
      <w:r w:rsidR="009763EB">
        <w:instrText xml:space="preserve"> ADDIN EN.CITE.DATA </w:instrText>
      </w:r>
      <w:r w:rsidR="009763EB">
        <w:fldChar w:fldCharType="end"/>
      </w:r>
      <w:r w:rsidR="00322D24">
        <w:fldChar w:fldCharType="separate"/>
      </w:r>
      <w:r w:rsidR="009763EB">
        <w:rPr>
          <w:noProof/>
        </w:rPr>
        <w:t>[</w:t>
      </w:r>
      <w:hyperlink w:anchor="_ENREF_38" w:tooltip="de Groote, 2005 #1206" w:history="1">
        <w:r w:rsidR="009763EB">
          <w:rPr>
            <w:noProof/>
          </w:rPr>
          <w:t>38</w:t>
        </w:r>
      </w:hyperlink>
      <w:r w:rsidR="009763EB">
        <w:rPr>
          <w:noProof/>
        </w:rPr>
        <w:t>]</w:t>
      </w:r>
      <w:r w:rsidR="00322D24">
        <w:fldChar w:fldCharType="end"/>
      </w:r>
      <w:r>
        <w:t xml:space="preserve">. </w:t>
      </w:r>
      <w:r w:rsidR="008471E2" w:rsidRPr="009C33D2">
        <w:t xml:space="preserve">Det har även funnits en oro att </w:t>
      </w:r>
      <w:proofErr w:type="spellStart"/>
      <w:r w:rsidR="008471E2" w:rsidRPr="009C33D2">
        <w:t>probiotika</w:t>
      </w:r>
      <w:proofErr w:type="spellEnd"/>
      <w:r w:rsidR="008471E2" w:rsidRPr="009C33D2">
        <w:t xml:space="preserve"> ska</w:t>
      </w:r>
      <w:r w:rsidR="008471E2" w:rsidRPr="00AD6B65">
        <w:rPr>
          <w:strike/>
        </w:rPr>
        <w:t>ll</w:t>
      </w:r>
      <w:r w:rsidR="008471E2" w:rsidRPr="009C33D2">
        <w:t xml:space="preserve"> bidra till att gener med antibiotikaresistens sprids på neonatalenheter. </w:t>
      </w:r>
      <w:r w:rsidR="00FA5C8A">
        <w:t xml:space="preserve">Det har </w:t>
      </w:r>
      <w:r w:rsidR="008471E2" w:rsidRPr="009C33D2">
        <w:t>rapporte</w:t>
      </w:r>
      <w:r w:rsidR="00FA5C8A">
        <w:t>rats</w:t>
      </w:r>
      <w:r w:rsidR="008471E2" w:rsidRPr="009C33D2">
        <w:t xml:space="preserve"> en ökning av </w:t>
      </w:r>
      <w:proofErr w:type="spellStart"/>
      <w:r w:rsidR="008471E2" w:rsidRPr="00AD6B65">
        <w:t>Vancomycin</w:t>
      </w:r>
      <w:proofErr w:type="spellEnd"/>
      <w:r w:rsidR="001B3D95" w:rsidRPr="00AD6B65">
        <w:t>-</w:t>
      </w:r>
      <w:r w:rsidR="008471E2" w:rsidRPr="00AD6B65">
        <w:t>resistenta</w:t>
      </w:r>
      <w:r w:rsidR="008471E2" w:rsidRPr="009C33D2">
        <w:t xml:space="preserve"> enterokocker</w:t>
      </w:r>
      <w:r w:rsidR="009C33D2" w:rsidRPr="009C33D2">
        <w:t xml:space="preserve"> (</w:t>
      </w:r>
      <w:proofErr w:type="spellStart"/>
      <w:r w:rsidR="009C33D2" w:rsidRPr="009C33D2">
        <w:t>VRE</w:t>
      </w:r>
      <w:proofErr w:type="spellEnd"/>
      <w:r w:rsidR="009C33D2" w:rsidRPr="009C33D2">
        <w:t xml:space="preserve">) hos barn som fått en kombination </w:t>
      </w:r>
      <w:r w:rsidR="001B3D95" w:rsidRPr="00AD6B65">
        <w:t>av</w:t>
      </w:r>
      <w:r w:rsidR="001B3D95">
        <w:t xml:space="preserve"> </w:t>
      </w:r>
      <w:r w:rsidR="009C33D2" w:rsidRPr="009C33D2">
        <w:t xml:space="preserve">probiotiska bakterier, </w:t>
      </w:r>
      <w:proofErr w:type="spellStart"/>
      <w:r w:rsidR="009C33D2" w:rsidRPr="009C33D2">
        <w:t>prebiotika</w:t>
      </w:r>
      <w:proofErr w:type="spellEnd"/>
      <w:r w:rsidR="009C33D2" w:rsidRPr="009C33D2">
        <w:t xml:space="preserve"> och </w:t>
      </w:r>
      <w:proofErr w:type="spellStart"/>
      <w:r w:rsidR="009C33D2" w:rsidRPr="00AD6B65">
        <w:t>la</w:t>
      </w:r>
      <w:r w:rsidR="001B3D95" w:rsidRPr="00AD6B65">
        <w:t>k</w:t>
      </w:r>
      <w:r w:rsidR="009C33D2" w:rsidRPr="00AD6B65">
        <w:t>tof</w:t>
      </w:r>
      <w:r w:rsidR="009C33D2" w:rsidRPr="009C33D2">
        <w:t>errin</w:t>
      </w:r>
      <w:proofErr w:type="spellEnd"/>
      <w:r w:rsidR="009C33D2" w:rsidRPr="009C33D2">
        <w:t xml:space="preserve"> i en placebo-kontrollerad </w:t>
      </w:r>
      <w:r w:rsidR="008471E2" w:rsidRPr="009C33D2">
        <w:t xml:space="preserve">klinisk prövning </w:t>
      </w:r>
      <w:r w:rsidR="009C33D2" w:rsidRPr="009C33D2">
        <w:t>på barn födda före graviditetsvecka 32</w:t>
      </w:r>
      <w:r w:rsidR="009C33D2">
        <w:rPr>
          <w:color w:val="FF0000"/>
        </w:rPr>
        <w:t xml:space="preserve"> </w:t>
      </w:r>
      <w:r w:rsidR="00322D24">
        <w:fldChar w:fldCharType="begin"/>
      </w:r>
      <w:r w:rsidR="009763EB">
        <w:instrText xml:space="preserve"> ADDIN EN.CITE &lt;EndNote&gt;&lt;Cite&gt;&lt;Author&gt;Topcuoglu&lt;/Author&gt;&lt;Year&gt;2014&lt;/Year&gt;&lt;RecNum&gt;1368&lt;/RecNum&gt;&lt;DisplayText&gt;[39]&lt;/DisplayText&gt;&lt;record&gt;&lt;rec-number&gt;1368&lt;/rec-number&gt;&lt;foreign-keys&gt;&lt;key app="EN" db-id="pwxevw5pgaes51e22ps59t2r9pwee5frdz5s" timestamp="1409776884"&gt;1368&lt;/key&gt;&lt;/foreign-keys&gt;&lt;ref-type name="Journal Article"&gt;17&lt;/ref-type&gt;&lt;contributors&gt;&lt;authors&gt;&lt;author&gt;Topcuoglu, S.&lt;/author&gt;&lt;author&gt;Gursoy, T.&lt;/author&gt;&lt;author&gt;Ovali, F.&lt;/author&gt;&lt;author&gt;Serce, O.&lt;/author&gt;&lt;author&gt;Karatekin, G.&lt;/author&gt;&lt;/authors&gt;&lt;/contributors&gt;&lt;auth-address&gt;Neonatologist, Neonatal Intensive Care Unit, Zeynep Kamil Maternity and Children&amp;apos;s Training and Research Hospital, Istanbul, Turkey.&lt;/auth-address&gt;&lt;titles&gt;&lt;title&gt;A new risk factor for neonatal vancomycin resistant Enterococcus colonisation: bacterial probiotics&lt;/title&gt;&lt;secondary-title&gt;The journal of maternal-fetal &amp;amp; neonatal medicine : the official journal of the European Association of Perinatal Medicine, the Federation of Asia and Oceania Perinatal Societies, the International Society of Perinatal Obstetricians&lt;/secondary-title&gt;&lt;alt-title&gt;J Matern Fetal Neonatal Med&lt;/alt-title&gt;&lt;/titles&gt;&lt;periodical&gt;&lt;full-title&gt;The journal of maternal-fetal &amp;amp; neonatal medicine : the official journal of the European Association of Perinatal Medicine, the Federation of Asia and Oceania Perinatal Societies, the International Society of Perinatal Obstetricians&lt;/full-title&gt;&lt;abbr-1&gt;J Matern Fetal Neona&lt;/abbr-1&gt;&lt;/periodical&gt;&lt;alt-periodical&gt;&lt;full-title&gt;J Matern Fetal Neonatal Med&lt;/full-title&gt;&lt;/alt-periodical&gt;&lt;pages&gt;1-10&lt;/pages&gt;&lt;edition&gt;2014/08/29&lt;/edition&gt;&lt;dates&gt;&lt;year&gt;2014&lt;/year&gt;&lt;pub-dates&gt;&lt;date&gt;Aug 28&lt;/date&gt;&lt;/pub-dates&gt;&lt;/dates&gt;&lt;isbn&gt;1476-4954 (Electronic)&amp;#xD;1476-4954 (Linking)&lt;/isbn&gt;&lt;accession-num&gt;25163639&lt;/accession-num&gt;&lt;urls&gt;&lt;related-urls&gt;&lt;url&gt;http://www.ncbi.nlm.nih.gov/pubmed/25163639&lt;/url&gt;&lt;/related-urls&gt;&lt;/urls&gt;&lt;electronic-resource-num&gt;10.3109/14767058.2014.958462&lt;/electronic-resource-num&gt;&lt;language&gt;Eng&lt;/language&gt;&lt;/record&gt;&lt;/Cite&gt;&lt;/EndNote&gt;</w:instrText>
      </w:r>
      <w:r w:rsidR="00322D24">
        <w:fldChar w:fldCharType="separate"/>
      </w:r>
      <w:r w:rsidR="009763EB">
        <w:rPr>
          <w:noProof/>
        </w:rPr>
        <w:t>[</w:t>
      </w:r>
      <w:hyperlink w:anchor="_ENREF_39" w:tooltip="Topcuoglu, 2014 #1368" w:history="1">
        <w:r w:rsidR="009763EB">
          <w:rPr>
            <w:noProof/>
          </w:rPr>
          <w:t>39</w:t>
        </w:r>
      </w:hyperlink>
      <w:r w:rsidR="009763EB">
        <w:rPr>
          <w:noProof/>
        </w:rPr>
        <w:t>]</w:t>
      </w:r>
      <w:r w:rsidR="00322D24">
        <w:fldChar w:fldCharType="end"/>
      </w:r>
      <w:r w:rsidR="00483436">
        <w:t>. Det är all</w:t>
      </w:r>
      <w:r w:rsidR="009C33D2">
        <w:t>t</w:t>
      </w:r>
      <w:r w:rsidR="00483436">
        <w:t>s</w:t>
      </w:r>
      <w:r w:rsidR="009C33D2">
        <w:t xml:space="preserve">å viktigt att ha ett tätt samarbete med sitt mikrobiologiska </w:t>
      </w:r>
      <w:r w:rsidR="009C33D2" w:rsidRPr="00AD6B65">
        <w:t>lab</w:t>
      </w:r>
      <w:r w:rsidR="001B3D95" w:rsidRPr="00AD6B65">
        <w:t>oratorium</w:t>
      </w:r>
      <w:r w:rsidR="009C33D2" w:rsidRPr="00AD6B65">
        <w:t xml:space="preserve"> vid</w:t>
      </w:r>
      <w:r w:rsidR="009C33D2">
        <w:t xml:space="preserve"> en introduktion av </w:t>
      </w:r>
      <w:proofErr w:type="spellStart"/>
      <w:r w:rsidR="009C33D2">
        <w:t>probiotika</w:t>
      </w:r>
      <w:proofErr w:type="spellEnd"/>
      <w:r w:rsidR="009C33D2">
        <w:t xml:space="preserve"> på neonatalenheten. </w:t>
      </w:r>
    </w:p>
    <w:p w14:paraId="6F8EC448" w14:textId="77777777" w:rsidR="00B80E3B" w:rsidRDefault="00B80E3B"/>
    <w:p w14:paraId="3C2932DB" w14:textId="77777777" w:rsidR="00F57D99" w:rsidRDefault="00F57D99"/>
    <w:p w14:paraId="530CF9A3" w14:textId="5C16F0FC" w:rsidR="00A90639" w:rsidRDefault="003E764F">
      <w:pPr>
        <w:rPr>
          <w:b/>
        </w:rPr>
      </w:pPr>
      <w:r>
        <w:rPr>
          <w:b/>
        </w:rPr>
        <w:t>5</w:t>
      </w:r>
      <w:r w:rsidR="00B80E3B">
        <w:rPr>
          <w:b/>
        </w:rPr>
        <w:t xml:space="preserve">. </w:t>
      </w:r>
      <w:r w:rsidR="00A90639" w:rsidRPr="00A90639">
        <w:rPr>
          <w:b/>
        </w:rPr>
        <w:t>Re</w:t>
      </w:r>
      <w:r w:rsidR="00A90639" w:rsidRPr="00AD6B65">
        <w:rPr>
          <w:b/>
        </w:rPr>
        <w:t>gl</w:t>
      </w:r>
      <w:r w:rsidR="00735C05" w:rsidRPr="00AD6B65">
        <w:rPr>
          <w:b/>
        </w:rPr>
        <w:t>er</w:t>
      </w:r>
      <w:r w:rsidR="00A90639" w:rsidRPr="00AD6B65">
        <w:rPr>
          <w:b/>
        </w:rPr>
        <w:t>i</w:t>
      </w:r>
      <w:r w:rsidR="00A90639" w:rsidRPr="00A90639">
        <w:rPr>
          <w:b/>
        </w:rPr>
        <w:t>ng och kontroll av kvali</w:t>
      </w:r>
      <w:r w:rsidR="00A90639" w:rsidRPr="00AD6B65">
        <w:rPr>
          <w:b/>
        </w:rPr>
        <w:t>t</w:t>
      </w:r>
      <w:r w:rsidR="00735C05" w:rsidRPr="00AD6B65">
        <w:rPr>
          <w:b/>
        </w:rPr>
        <w:t>e</w:t>
      </w:r>
      <w:r w:rsidR="00B74C95" w:rsidRPr="00AD6B65">
        <w:rPr>
          <w:b/>
        </w:rPr>
        <w:t>ten</w:t>
      </w:r>
      <w:r w:rsidR="00B74C95">
        <w:rPr>
          <w:b/>
        </w:rPr>
        <w:t xml:space="preserve"> av probiotiska preparat</w:t>
      </w:r>
    </w:p>
    <w:p w14:paraId="33D1C93E" w14:textId="34F52E5F" w:rsidR="005370D8" w:rsidRDefault="00C1723A" w:rsidP="005370D8">
      <w:r w:rsidRPr="00C1723A">
        <w:rPr>
          <w:rFonts w:cs="Verdana"/>
        </w:rPr>
        <w:t>Med läkemedel avses i läkemedelslagen (1992:859) varje substans eller kombination av substanser</w:t>
      </w:r>
      <w:r w:rsidR="00D53A70">
        <w:rPr>
          <w:rFonts w:cs="Verdana"/>
        </w:rPr>
        <w:t xml:space="preserve"> </w:t>
      </w:r>
      <w:r w:rsidRPr="00EA1658">
        <w:rPr>
          <w:rFonts w:cs="Verdana"/>
        </w:rPr>
        <w:t>som</w:t>
      </w:r>
      <w:r w:rsidRPr="00C1723A">
        <w:rPr>
          <w:rFonts w:cs="Verdana"/>
        </w:rPr>
        <w:t xml:space="preserve"> tillhandahålls med uppgi</w:t>
      </w:r>
      <w:r w:rsidR="00F86976">
        <w:rPr>
          <w:rFonts w:cs="Verdana"/>
        </w:rPr>
        <w:t>ft om att de</w:t>
      </w:r>
      <w:r w:rsidR="00EA1658">
        <w:rPr>
          <w:rFonts w:cs="Verdana"/>
        </w:rPr>
        <w:t xml:space="preserve"> </w:t>
      </w:r>
      <w:r w:rsidR="00F86976">
        <w:rPr>
          <w:rFonts w:cs="Verdana"/>
        </w:rPr>
        <w:t>har egenskaper</w:t>
      </w:r>
      <w:r w:rsidRPr="00C1723A">
        <w:rPr>
          <w:rFonts w:cs="Verdana"/>
        </w:rPr>
        <w:t xml:space="preserve"> att förebygga eller behandla sjukdom hos människor eller djur</w:t>
      </w:r>
      <w:r>
        <w:rPr>
          <w:rFonts w:ascii="Verdana" w:hAnsi="Verdana" w:cs="Verdana"/>
        </w:rPr>
        <w:t xml:space="preserve">. </w:t>
      </w:r>
      <w:r w:rsidR="00B74C95" w:rsidRPr="00B74C95">
        <w:t>Trots att probioti</w:t>
      </w:r>
      <w:r w:rsidR="00B74C95">
        <w:t>ska preparat redan nu anvä</w:t>
      </w:r>
      <w:r w:rsidR="003419F4">
        <w:t>nds i Sverige och andra länder för</w:t>
      </w:r>
      <w:r w:rsidR="00B74C95">
        <w:t xml:space="preserve"> behandling av sjukdomstillstånd (ex. </w:t>
      </w:r>
      <w:r w:rsidR="00672F63">
        <w:t>s</w:t>
      </w:r>
      <w:r w:rsidR="00D40961">
        <w:t>pädbarnskolik</w:t>
      </w:r>
      <w:r w:rsidR="00672F63">
        <w:t xml:space="preserve">) </w:t>
      </w:r>
      <w:r w:rsidR="00322D24">
        <w:fldChar w:fldCharType="begin"/>
      </w:r>
      <w:r w:rsidR="009763EB">
        <w:instrText xml:space="preserve"> ADDIN EN.CITE &lt;EndNote&gt;&lt;Cite&gt;&lt;Author&gt;Szajewska&lt;/Author&gt;&lt;Year&gt;2012&lt;/Year&gt;&lt;RecNum&gt;1028&lt;/RecNum&gt;&lt;DisplayText&gt;[40]&lt;/DisplayText&gt;&lt;record&gt;&lt;rec-number&gt;1028&lt;/rec-number&gt;&lt;foreign-keys&gt;&lt;key app="EN" db-id="pwxevw5pgaes51e22ps59t2r9pwee5frdz5s" timestamp="1348081167"&gt;1028&lt;/key&gt;&lt;/foreign-keys&gt;&lt;ref-type name="Journal Article"&gt;17&lt;/ref-type&gt;&lt;contributors&gt;&lt;authors&gt;&lt;author&gt;Szajewska, H.&lt;/author&gt;&lt;author&gt;Gyrczuk, E.&lt;/author&gt;&lt;author&gt;Horvath, A.&lt;/author&gt;&lt;/authors&gt;&lt;/contributors&gt;&lt;auth-address&gt;Department of Pediatrics, The Medical University of Warsaw, Warsaw, Poland. Electronic address: hania@ipgate.pl.&lt;/auth-address&gt;&lt;titles&gt;&lt;title&gt;Lactobacillus reuteri DSM 17938 for the Management of Infantile Colic in Breastfed Infants: A Randomized, Double-Blind, Placebo-Controlled Trial&lt;/title&gt;&lt;secondary-title&gt;The Journal of pediatrics&lt;/secondary-title&gt;&lt;alt-title&gt;J Pediatr&lt;/alt-title&gt;&lt;/titles&gt;&lt;periodical&gt;&lt;full-title&gt;The Journal of pediatrics&lt;/full-title&gt;&lt;abbr-1&gt;J Pediatr&lt;/abbr-1&gt;&lt;/periodical&gt;&lt;alt-periodical&gt;&lt;full-title&gt;J Pediatr&lt;/full-title&gt;&lt;/alt-periodical&gt;&lt;edition&gt;2012/09/18&lt;/edition&gt;&lt;dates&gt;&lt;year&gt;2012&lt;/year&gt;&lt;pub-dates&gt;&lt;date&gt;Sep 14&lt;/date&gt;&lt;/pub-dates&gt;&lt;/dates&gt;&lt;isbn&gt;1097-6833 (Electronic)&amp;#xD;0022-3476 (Linking)&lt;/isbn&gt;&lt;accession-num&gt;22981952&lt;/accession-num&gt;&lt;urls&gt;&lt;related-urls&gt;&lt;url&gt;http://www.ncbi.nlm.nih.gov/pubmed/22981952&lt;/url&gt;&lt;/related-urls&gt;&lt;/urls&gt;&lt;electronic-resource-num&gt;10.1016/j.jpeds.2012.08.004&lt;/electronic-resource-num&gt;&lt;language&gt;Eng&lt;/language&gt;&lt;/record&gt;&lt;/Cite&gt;&lt;/EndNote&gt;</w:instrText>
      </w:r>
      <w:r w:rsidR="00322D24">
        <w:fldChar w:fldCharType="separate"/>
      </w:r>
      <w:r w:rsidR="009763EB">
        <w:rPr>
          <w:noProof/>
        </w:rPr>
        <w:t>[</w:t>
      </w:r>
      <w:hyperlink w:anchor="_ENREF_40" w:tooltip="Szajewska, 2012 #1028" w:history="1">
        <w:r w:rsidR="009763EB">
          <w:rPr>
            <w:noProof/>
          </w:rPr>
          <w:t>40</w:t>
        </w:r>
      </w:hyperlink>
      <w:r w:rsidR="009763EB">
        <w:rPr>
          <w:noProof/>
        </w:rPr>
        <w:t>]</w:t>
      </w:r>
      <w:r w:rsidR="00322D24">
        <w:fldChar w:fldCharType="end"/>
      </w:r>
      <w:r w:rsidR="00672F63" w:rsidRPr="00672F63">
        <w:t xml:space="preserve"> </w:t>
      </w:r>
      <w:r w:rsidR="00672F63">
        <w:t>är ingen produkt registrerad som läkemedel inom neonatalvården.</w:t>
      </w:r>
      <w:r w:rsidR="00BA5F06">
        <w:t xml:space="preserve"> </w:t>
      </w:r>
      <w:r w:rsidR="00672F63">
        <w:t xml:space="preserve">Istället används </w:t>
      </w:r>
      <w:proofErr w:type="spellStart"/>
      <w:r w:rsidR="00672F63">
        <w:t>probiotika</w:t>
      </w:r>
      <w:proofErr w:type="spellEnd"/>
      <w:r w:rsidR="00672F63">
        <w:t xml:space="preserve"> som kosttillskott</w:t>
      </w:r>
      <w:r w:rsidR="00D20C85">
        <w:t xml:space="preserve"> eller livsmedel för medicinska ändamål, vilket regleras av livsmedelverket </w:t>
      </w:r>
      <w:r w:rsidR="00D20C85" w:rsidRPr="00D20C85">
        <w:t>(</w:t>
      </w:r>
      <w:r w:rsidR="00D20C85" w:rsidRPr="00D20C85">
        <w:rPr>
          <w:rFonts w:cs="Calibri"/>
          <w:bCs/>
        </w:rPr>
        <w:t>LIVSFS 2000:15)</w:t>
      </w:r>
      <w:r w:rsidR="00D20C85" w:rsidRPr="00D20C85">
        <w:rPr>
          <w:rFonts w:ascii="Calibri" w:hAnsi="Calibri" w:cs="Calibri"/>
          <w:bCs/>
          <w:sz w:val="30"/>
          <w:szCs w:val="30"/>
        </w:rPr>
        <w:t>.</w:t>
      </w:r>
      <w:r w:rsidR="00672F63">
        <w:t xml:space="preserve"> Det </w:t>
      </w:r>
      <w:r w:rsidR="00205396">
        <w:t xml:space="preserve">är olyckligt, eftersom </w:t>
      </w:r>
      <w:r w:rsidR="00672F63">
        <w:t>probiotiska prod</w:t>
      </w:r>
      <w:r w:rsidR="00F10780">
        <w:t xml:space="preserve">ukter </w:t>
      </w:r>
      <w:r w:rsidR="005370D8">
        <w:t xml:space="preserve">i </w:t>
      </w:r>
      <w:r w:rsidR="00205396">
        <w:t xml:space="preserve">och med detta </w:t>
      </w:r>
      <w:r w:rsidR="00F10780">
        <w:t>riskerar at</w:t>
      </w:r>
      <w:r w:rsidR="003419F4">
        <w:t>t</w:t>
      </w:r>
      <w:r w:rsidR="00F10780">
        <w:t xml:space="preserve"> ha en lägre kvalitet än läkemedel. </w:t>
      </w:r>
    </w:p>
    <w:p w14:paraId="12222000" w14:textId="77777777" w:rsidR="005370D8" w:rsidRDefault="005370D8" w:rsidP="005370D8"/>
    <w:p w14:paraId="4232569F" w14:textId="2D2482F8" w:rsidR="00A90639" w:rsidRDefault="00BA5F06" w:rsidP="005370D8">
      <w:pPr>
        <w:rPr>
          <w:rFonts w:cs="Times New Roman"/>
          <w:color w:val="0024F5"/>
          <w:u w:val="single" w:color="0024F5"/>
        </w:rPr>
      </w:pPr>
      <w:r>
        <w:t>Den del i läkemedelsutveckling som handlar om kvaliteten i produktionsprocessen be</w:t>
      </w:r>
      <w:r w:rsidR="00D20C85">
        <w:t xml:space="preserve">nämns Chemistry, </w:t>
      </w:r>
      <w:proofErr w:type="spellStart"/>
      <w:r w:rsidR="00D20C85">
        <w:t>Manufacturing</w:t>
      </w:r>
      <w:proofErr w:type="spellEnd"/>
      <w:r w:rsidR="00D20C85">
        <w:t xml:space="preserve"> </w:t>
      </w:r>
      <w:r w:rsidR="005370D8">
        <w:t xml:space="preserve">and Control (CMC). </w:t>
      </w:r>
      <w:r>
        <w:t xml:space="preserve">Det är viktigt att produktens stabilitet/hållbarhet, blandbarhet och </w:t>
      </w:r>
      <w:r w:rsidRPr="00D67E93">
        <w:t>kvalit</w:t>
      </w:r>
      <w:r w:rsidR="001010E3" w:rsidRPr="00D67E93">
        <w:t>e</w:t>
      </w:r>
      <w:r w:rsidRPr="00D67E93">
        <w:t>t vidmakthålls</w:t>
      </w:r>
      <w:r>
        <w:t xml:space="preserve"> även vid produktion av stora kvantiteter. Här har det funnits </w:t>
      </w:r>
      <w:r w:rsidR="00843F30">
        <w:t xml:space="preserve">stora </w:t>
      </w:r>
      <w:r>
        <w:t xml:space="preserve">brister </w:t>
      </w:r>
      <w:r w:rsidR="005370D8">
        <w:t xml:space="preserve">i </w:t>
      </w:r>
      <w:r>
        <w:t xml:space="preserve">produktionen av </w:t>
      </w:r>
      <w:proofErr w:type="spellStart"/>
      <w:r>
        <w:t>probiotika</w:t>
      </w:r>
      <w:proofErr w:type="spellEnd"/>
      <w:r>
        <w:t xml:space="preserve">. </w:t>
      </w:r>
      <w:r w:rsidR="00F10780">
        <w:t xml:space="preserve">Brukaren kan inte säkert veta att </w:t>
      </w:r>
      <w:r w:rsidR="00F10780" w:rsidRPr="00D67E93">
        <w:t>dos och</w:t>
      </w:r>
      <w:r w:rsidR="00F10780">
        <w:t xml:space="preserve"> bakteriestam stämmer, inte heller att produkten inte är kontaminerad av andra mikrober och restprodukter från prod</w:t>
      </w:r>
      <w:r w:rsidR="00D40961">
        <w:t xml:space="preserve">uktionsprocessen. </w:t>
      </w:r>
      <w:r w:rsidR="0027622F">
        <w:t xml:space="preserve">Det probiotiska preparat som användes i den stora </w:t>
      </w:r>
      <w:proofErr w:type="spellStart"/>
      <w:r w:rsidR="0027622F">
        <w:t>ProPrem</w:t>
      </w:r>
      <w:proofErr w:type="spellEnd"/>
      <w:r w:rsidR="001010E3" w:rsidRPr="00D67E93">
        <w:t>-</w:t>
      </w:r>
      <w:r w:rsidR="0027622F">
        <w:t xml:space="preserve">studien </w:t>
      </w:r>
      <w:r w:rsidR="00322D24">
        <w:fldChar w:fldCharType="begin"/>
      </w:r>
      <w:r w:rsidR="008F436E">
        <w:instrText xml:space="preserve"> ADDIN EN.CITE &lt;EndNote&gt;&lt;Cite&gt;&lt;Author&gt;Jacobs&lt;/Author&gt;&lt;Year&gt;2013&lt;/Year&gt;&lt;RecNum&gt;1194&lt;/RecNum&gt;&lt;DisplayText&gt;[4]&lt;/DisplayText&gt;&lt;record&gt;&lt;rec-number&gt;1194&lt;/rec-number&gt;&lt;foreign-keys&gt;&lt;key app="EN" db-id="pwxevw5pgaes51e22ps59t2r9pwee5frdz5s" timestamp="1388772471"&gt;1194&lt;/key&gt;&lt;/foreign-keys&gt;&lt;ref-type name="Journal Article"&gt;17&lt;/ref-type&gt;&lt;contributors&gt;&lt;authors&gt;&lt;author&gt;Jacobs, S. E.&lt;/author&gt;&lt;author&gt;Tobin, J. M.&lt;/author&gt;&lt;author&gt;Opie, G. F.&lt;/author&gt;&lt;author&gt;Donath, S.&lt;/author&gt;&lt;author&gt;Tabrizi, S. N.&lt;/author&gt;&lt;author&gt;Pirotta, M.&lt;/author&gt;&lt;author&gt;Morley, C. J.&lt;/author&gt;&lt;author&gt;Garland, S. M.&lt;/author&gt;&lt;/authors&gt;&lt;/contributors&gt;&lt;auth-address&gt;Women&amp;apos;s Centre for Infectious Diseases, Bio 21 Institute, 30 Flemington Rd, Parkville 3052, Victoria, Australia. suzanne.garland@thewomens.org.au.&lt;/auth-address&gt;&lt;titles&gt;&lt;title&gt;Probiotic Effects on Late-onset Sepsis in Very Preterm Infants: A Randomized Controlled Trial&lt;/title&gt;&lt;secondary-title&gt;Pediatrics&lt;/secondary-title&gt;&lt;alt-title&gt;Pediatrics&lt;/alt-title&gt;&lt;/titles&gt;&lt;periodical&gt;&lt;full-title&gt;Pediatrics&lt;/full-title&gt;&lt;/periodical&gt;&lt;alt-periodical&gt;&lt;full-title&gt;Pediatrics&lt;/full-title&gt;&lt;/alt-periodical&gt;&lt;pages&gt;1055-62&lt;/pages&gt;&lt;volume&gt;132&lt;/volume&gt;&lt;number&gt;6&lt;/number&gt;&lt;edition&gt;2013/11/20&lt;/edition&gt;&lt;dates&gt;&lt;year&gt;2013&lt;/year&gt;&lt;pub-dates&gt;&lt;date&gt;Dec&lt;/date&gt;&lt;/pub-dates&gt;&lt;/dates&gt;&lt;isbn&gt;1098-4275 (Electronic)&amp;#xD;0031-4005 (Linking)&lt;/isbn&gt;&lt;accession-num&gt;24249817&lt;/accession-num&gt;&lt;urls&gt;&lt;related-urls&gt;&lt;url&gt;http://www.ncbi.nlm.nih.gov/pubmed/24249817&lt;/url&gt;&lt;/related-urls&gt;&lt;/urls&gt;&lt;electronic-resource-num&gt;10.1542/peds.2013-1339&lt;/electronic-resource-num&gt;&lt;language&gt;eng&lt;/language&gt;&lt;/record&gt;&lt;/Cite&gt;&lt;/EndNote&gt;</w:instrText>
      </w:r>
      <w:r w:rsidR="00322D24">
        <w:fldChar w:fldCharType="separate"/>
      </w:r>
      <w:r w:rsidR="00D06EA7">
        <w:rPr>
          <w:noProof/>
        </w:rPr>
        <w:t>[</w:t>
      </w:r>
      <w:hyperlink w:anchor="_ENREF_4" w:tooltip="Jacobs, 2013 #1194" w:history="1">
        <w:r w:rsidR="009763EB">
          <w:rPr>
            <w:noProof/>
          </w:rPr>
          <w:t>4</w:t>
        </w:r>
      </w:hyperlink>
      <w:r w:rsidR="00D06EA7">
        <w:rPr>
          <w:noProof/>
        </w:rPr>
        <w:t>]</w:t>
      </w:r>
      <w:r w:rsidR="00322D24">
        <w:fldChar w:fldCharType="end"/>
      </w:r>
      <w:r w:rsidR="0027622F">
        <w:t xml:space="preserve"> drogs tillbaka av företaget </w:t>
      </w:r>
      <w:proofErr w:type="spellStart"/>
      <w:r w:rsidR="0027622F">
        <w:t>Solgar</w:t>
      </w:r>
      <w:proofErr w:type="spellEnd"/>
      <w:r w:rsidR="0027622F">
        <w:t xml:space="preserve"> </w:t>
      </w:r>
      <w:proofErr w:type="spellStart"/>
      <w:r w:rsidR="0027622F">
        <w:t>Inc</w:t>
      </w:r>
      <w:proofErr w:type="spellEnd"/>
      <w:r w:rsidR="0027622F">
        <w:t>. (NJ, USA) 2014 efter att ett prematurfött barn avlidit av svampsepsis orsaka</w:t>
      </w:r>
      <w:r w:rsidR="001010E3" w:rsidRPr="007A11A0">
        <w:t>d</w:t>
      </w:r>
      <w:r w:rsidR="0027622F">
        <w:t xml:space="preserve"> </w:t>
      </w:r>
      <w:r w:rsidR="0027622F" w:rsidRPr="0027622F">
        <w:t xml:space="preserve">av </w:t>
      </w:r>
      <w:proofErr w:type="spellStart"/>
      <w:r w:rsidR="0027622F" w:rsidRPr="0027622F">
        <w:rPr>
          <w:rFonts w:cs="Helvetica Neue"/>
          <w:i/>
          <w:color w:val="262626"/>
        </w:rPr>
        <w:t>Rhizopus</w:t>
      </w:r>
      <w:proofErr w:type="spellEnd"/>
      <w:r w:rsidR="0027622F" w:rsidRPr="0027622F">
        <w:rPr>
          <w:rFonts w:cs="Helvetica Neue"/>
          <w:i/>
          <w:color w:val="262626"/>
        </w:rPr>
        <w:t xml:space="preserve"> </w:t>
      </w:r>
      <w:proofErr w:type="spellStart"/>
      <w:r w:rsidR="0027622F" w:rsidRPr="0027622F">
        <w:rPr>
          <w:rFonts w:cs="Helvetica Neue"/>
          <w:i/>
          <w:color w:val="262626"/>
        </w:rPr>
        <w:t>oryzae</w:t>
      </w:r>
      <w:proofErr w:type="spellEnd"/>
      <w:r w:rsidR="0027622F" w:rsidRPr="0027622F">
        <w:rPr>
          <w:rFonts w:cs="Helvetica Neue"/>
          <w:i/>
          <w:color w:val="262626"/>
        </w:rPr>
        <w:t>,</w:t>
      </w:r>
      <w:r w:rsidR="0027622F">
        <w:rPr>
          <w:rFonts w:cs="Helvetica Neue"/>
          <w:color w:val="262626"/>
        </w:rPr>
        <w:t xml:space="preserve"> som hade kontaminerat produkten </w:t>
      </w:r>
      <w:hyperlink r:id="rId7" w:history="1">
        <w:r w:rsidR="0027622F" w:rsidRPr="0027622F">
          <w:rPr>
            <w:rFonts w:cs="Times New Roman"/>
            <w:color w:val="0024F5"/>
            <w:u w:val="single" w:color="0024F5"/>
          </w:rPr>
          <w:t>http://www.fda.gov/Safety/Recalls/ucm423219.htm</w:t>
        </w:r>
      </w:hyperlink>
      <w:r w:rsidR="0027622F">
        <w:rPr>
          <w:rFonts w:cs="Times New Roman"/>
          <w:color w:val="0024F5"/>
          <w:u w:val="single" w:color="0024F5"/>
        </w:rPr>
        <w:t>.</w:t>
      </w:r>
    </w:p>
    <w:p w14:paraId="5EF76F63" w14:textId="1DB86A7F" w:rsidR="00EB4BBA" w:rsidRDefault="00C1723A" w:rsidP="00EB4BBA">
      <w:r>
        <w:lastRenderedPageBreak/>
        <w:t>Det bästa vore</w:t>
      </w:r>
      <w:r w:rsidR="002144BA">
        <w:t xml:space="preserve"> att företag ansöker om att </w:t>
      </w:r>
      <w:r>
        <w:t>få probiotiska preparat regist</w:t>
      </w:r>
      <w:r w:rsidR="005370D8">
        <w:t>r</w:t>
      </w:r>
      <w:r>
        <w:t>erade som läkemedel.</w:t>
      </w:r>
      <w:r w:rsidR="00EB4BBA">
        <w:t xml:space="preserve"> I väntan på att produkter som klassas som läkemedel kommer på marknaden är det upp till producenten att visa att produkten håller en tillräcklig bra kvalitet. ESPGHAN har kommit ut med rekommendationer</w:t>
      </w:r>
      <w:r w:rsidR="003009C9">
        <w:t xml:space="preserve"> på</w:t>
      </w:r>
      <w:r w:rsidR="00EB4BBA">
        <w:t xml:space="preserve"> vilka krav på dokumentation av producenten som skall ställas </w:t>
      </w:r>
      <w:r w:rsidR="009763EB">
        <w:fldChar w:fldCharType="begin"/>
      </w:r>
      <w:r w:rsidR="009763EB">
        <w:instrText xml:space="preserve"> ADDIN EN.CITE &lt;EndNote&gt;&lt;Cite ExcludeYear="1"&gt;&lt;Author&gt;van den Akker&lt;/Author&gt;&lt;RecNum&gt;1661&lt;/RecNum&gt;&lt;DisplayText&gt;[5]&lt;/DisplayText&gt;&lt;record&gt;&lt;rec-number&gt;1661&lt;/rec-number&gt;&lt;foreign-keys&gt;&lt;key app="EN" db-id="pwxevw5pgaes51e22ps59t2r9pwee5frdz5s" timestamp="1580199144"&gt;1661&lt;/key&gt;&lt;/foreign-keys&gt;&lt;ref-type name="Journal Article"&gt;17&lt;/ref-type&gt;&lt;contributors&gt;&lt;authors&gt;&lt;author&gt;van den Akker, C. H. P.&lt;/author&gt;&lt;author&gt;van Goudoever, J.&lt;/author&gt;&lt;author&gt;Shamir, R.&lt;/author&gt;&lt;author&gt;Domellöf, M.&lt;/author&gt;&lt;author&gt;Embleton, N. D.&lt;/author&gt;&lt;author&gt;Hojsak, I.&lt;/author&gt;&lt;author&gt;Lapillonne, A.&lt;/author&gt;&lt;author&gt;Mihatsch, W. A.&lt;/author&gt;&lt;author&gt;Canani, R. B.&lt;/author&gt;&lt;author&gt;Bronsky, J.&lt;/author&gt;&lt;author&gt;Campoy, C.&lt;/author&gt;&lt;author&gt;Fewtrell, M.S.&lt;/author&gt;&lt;author&gt;Fidler Mis, N.&lt;/author&gt;&lt;author&gt;Guarino, A.&lt;/author&gt;&lt;author&gt;Hulst, J.M.&lt;/author&gt;&lt;author&gt;Indrio, F.&lt;/author&gt;&lt;author&gt;Kolacek, S.&lt;/author&gt;&lt;author&gt;Orel, R.&lt;/author&gt;&lt;author&gt;Vandenplas, Y.&lt;/author&gt;&lt;author&gt;Weizman, Z.&lt;/author&gt;&lt;author&gt;Szajewska, H.&lt;/author&gt;&lt;/authors&gt;&lt;/contributors&gt;&lt;titles&gt;&lt;title&gt;Probiotics and preterm infants: a position paper by the ESPGHAN Committee on Nutrition and the ESPGHAN Working Group for Probiotics and Prebiotics&lt;/title&gt;&lt;secondary-title&gt;Journal Pediatr Gastroenterol Nutr&lt;/secondary-title&gt;&lt;/titles&gt;&lt;periodical&gt;&lt;full-title&gt;Journal Pediatr Gastroenterol Nutr&lt;/full-title&gt;&lt;/periodical&gt;&lt;volume&gt;(i tryck)&lt;/volume&gt;&lt;dates&gt;&lt;year&gt;2020&lt;/year&gt;&lt;/dates&gt;&lt;urls&gt;&lt;/urls&gt;&lt;/record&gt;&lt;/Cite&gt;&lt;/EndNote&gt;</w:instrText>
      </w:r>
      <w:r w:rsidR="009763EB">
        <w:fldChar w:fldCharType="separate"/>
      </w:r>
      <w:r w:rsidR="009763EB">
        <w:rPr>
          <w:noProof/>
        </w:rPr>
        <w:t>[</w:t>
      </w:r>
      <w:hyperlink w:anchor="_ENREF_5" w:tooltip="van den Akker, 2020 #1661" w:history="1">
        <w:r w:rsidR="009763EB">
          <w:rPr>
            <w:noProof/>
          </w:rPr>
          <w:t>5</w:t>
        </w:r>
      </w:hyperlink>
      <w:r w:rsidR="009763EB">
        <w:rPr>
          <w:noProof/>
        </w:rPr>
        <w:t>]</w:t>
      </w:r>
      <w:r w:rsidR="009763EB">
        <w:fldChar w:fldCharType="end"/>
      </w:r>
      <w:r w:rsidR="00560F6D" w:rsidRPr="00560F6D" w:rsidDel="00560F6D">
        <w:t xml:space="preserve"> </w:t>
      </w:r>
      <w:r w:rsidR="00EB4BBA">
        <w:t xml:space="preserve">: stamspecificitet, </w:t>
      </w:r>
      <w:proofErr w:type="spellStart"/>
      <w:r w:rsidR="00EB4BBA">
        <w:t>viabilitet</w:t>
      </w:r>
      <w:proofErr w:type="spellEnd"/>
      <w:r w:rsidR="00EB4BBA">
        <w:t xml:space="preserve"> (rätt ko</w:t>
      </w:r>
      <w:r w:rsidR="00F366F0">
        <w:t>n</w:t>
      </w:r>
      <w:r w:rsidR="00EB4BBA">
        <w:t xml:space="preserve">centration av levande bakterier ända tills utgångsdatum), renhet av produkten (d.v.s. ingen kontamination av andra mikrober), </w:t>
      </w:r>
      <w:r w:rsidR="003009C9">
        <w:t xml:space="preserve">deklaration av </w:t>
      </w:r>
      <w:r w:rsidR="00EB4BBA">
        <w:t>antibiotikaresistens och eve</w:t>
      </w:r>
      <w:r w:rsidR="003009C9">
        <w:t>n</w:t>
      </w:r>
      <w:r w:rsidR="00EB4BBA">
        <w:t xml:space="preserve">tuell förekomst av plasmider. </w:t>
      </w:r>
      <w:r w:rsidR="00EB4BBA" w:rsidRPr="005767DC">
        <w:t xml:space="preserve"> </w:t>
      </w:r>
      <w:r w:rsidR="00EB4BBA">
        <w:t>De poängterar även vikten av att neonatalenheten säkerställer att det finns metoder på sjukhuset att rutinmässigt detektera de givna bakteriestammarna i bakterieodlingar</w:t>
      </w:r>
      <w:r w:rsidR="003009C9">
        <w:t>.</w:t>
      </w:r>
    </w:p>
    <w:p w14:paraId="10697E0F" w14:textId="4D374269" w:rsidR="00EB4BBA" w:rsidRDefault="00EB4BBA" w:rsidP="00EB4BBA"/>
    <w:p w14:paraId="2031FB90" w14:textId="56583155" w:rsidR="0027622F" w:rsidRDefault="0027622F"/>
    <w:p w14:paraId="388C8912" w14:textId="77777777" w:rsidR="00B52F96" w:rsidRDefault="00B52F96"/>
    <w:p w14:paraId="1390C178" w14:textId="77777777" w:rsidR="00F57D99" w:rsidRDefault="00F57D99"/>
    <w:p w14:paraId="1DA3E0CD" w14:textId="0E4AC82F" w:rsidR="00B52F96" w:rsidRDefault="003E764F">
      <w:pPr>
        <w:rPr>
          <w:b/>
        </w:rPr>
      </w:pPr>
      <w:r>
        <w:rPr>
          <w:b/>
        </w:rPr>
        <w:t>6</w:t>
      </w:r>
      <w:r w:rsidR="00B80E3B">
        <w:rPr>
          <w:b/>
        </w:rPr>
        <w:t xml:space="preserve">. </w:t>
      </w:r>
      <w:r w:rsidR="005370D8">
        <w:rPr>
          <w:b/>
        </w:rPr>
        <w:t xml:space="preserve">Åtgärder </w:t>
      </w:r>
      <w:r w:rsidR="00EB4BBA">
        <w:rPr>
          <w:b/>
        </w:rPr>
        <w:t>inför</w:t>
      </w:r>
      <w:r w:rsidR="000109F9">
        <w:rPr>
          <w:b/>
        </w:rPr>
        <w:t xml:space="preserve"> eventuell</w:t>
      </w:r>
      <w:r w:rsidR="005370D8">
        <w:rPr>
          <w:b/>
        </w:rPr>
        <w:t xml:space="preserve"> introduktion</w:t>
      </w:r>
      <w:r w:rsidR="004D64FA">
        <w:rPr>
          <w:b/>
        </w:rPr>
        <w:t xml:space="preserve"> på avdelningen</w:t>
      </w:r>
    </w:p>
    <w:p w14:paraId="70721E65" w14:textId="26A6F4B5" w:rsidR="00EB4BBA" w:rsidRDefault="00EB4BBA" w:rsidP="00EB4BBA">
      <w:r>
        <w:t xml:space="preserve">Det är alltså viktigt att det mikrobiologiska rutinlaboratoriet verifierar att de kan fånga de givna bakterierna i blod- och sårodlingar. </w:t>
      </w:r>
      <w:r w:rsidR="00A931DC">
        <w:t xml:space="preserve">Det gäller således samtliga odlingar som tas under vårdtiden. </w:t>
      </w:r>
      <w:r>
        <w:t>Ofta</w:t>
      </w:r>
      <w:r w:rsidR="00022355">
        <w:t xml:space="preserve"> tolkas</w:t>
      </w:r>
      <w:r>
        <w:t xml:space="preserve"> </w:t>
      </w:r>
      <w:proofErr w:type="spellStart"/>
      <w:r>
        <w:t>laktobaciller</w:t>
      </w:r>
      <w:proofErr w:type="spellEnd"/>
      <w:r>
        <w:t xml:space="preserve"> som växer ut på odlingsplattor som kontamination eftersom de anses vara </w:t>
      </w:r>
      <w:proofErr w:type="spellStart"/>
      <w:r>
        <w:t>apatogena</w:t>
      </w:r>
      <w:proofErr w:type="spellEnd"/>
      <w:r>
        <w:t xml:space="preserve">. Om någon av dessa bakterier växer ut på odlingsplattor behövs oftast en PCR-metod för att verifiera att det är den givna bakteriestammen. </w:t>
      </w:r>
    </w:p>
    <w:p w14:paraId="4E59ECA6" w14:textId="77777777" w:rsidR="004671E0" w:rsidRDefault="004671E0"/>
    <w:p w14:paraId="4BD4239D" w14:textId="5383BD6C" w:rsidR="00244BC0" w:rsidRPr="005B64F4" w:rsidRDefault="004671E0">
      <w:pPr>
        <w:rPr>
          <w:b/>
        </w:rPr>
      </w:pPr>
      <w:r>
        <w:t xml:space="preserve">Det är också av yttersta vikt att </w:t>
      </w:r>
      <w:r w:rsidR="009E127F">
        <w:t xml:space="preserve">följa upp kliniska resultat och eventuella biverkningar efter att </w:t>
      </w:r>
      <w:proofErr w:type="spellStart"/>
      <w:r w:rsidR="009E127F">
        <w:t>probiotika</w:t>
      </w:r>
      <w:proofErr w:type="spellEnd"/>
      <w:r w:rsidR="009E127F">
        <w:t xml:space="preserve"> introduc</w:t>
      </w:r>
      <w:r w:rsidR="00AD1557">
        <w:t>erats. Det är inte säkert att ett</w:t>
      </w:r>
      <w:r w:rsidR="009E127F">
        <w:t xml:space="preserve"> </w:t>
      </w:r>
      <w:proofErr w:type="spellStart"/>
      <w:r w:rsidR="009E127F">
        <w:t>probiotika</w:t>
      </w:r>
      <w:proofErr w:type="spellEnd"/>
      <w:r w:rsidR="009E127F">
        <w:t xml:space="preserve"> </w:t>
      </w:r>
      <w:r w:rsidR="00AD1557">
        <w:t xml:space="preserve">preparat </w:t>
      </w:r>
      <w:r w:rsidR="009E127F">
        <w:t xml:space="preserve">som haft </w:t>
      </w:r>
      <w:r w:rsidR="00E0345E" w:rsidRPr="00531E77">
        <w:t>en</w:t>
      </w:r>
      <w:r w:rsidR="00E0345E">
        <w:t xml:space="preserve"> </w:t>
      </w:r>
      <w:r w:rsidR="009E127F">
        <w:t>effekt i e</w:t>
      </w:r>
      <w:r w:rsidR="00F86976">
        <w:t>tt land och ett specifikt centrum</w:t>
      </w:r>
      <w:r w:rsidR="009E127F">
        <w:t xml:space="preserve"> har lika </w:t>
      </w:r>
      <w:r w:rsidR="00F86976">
        <w:t xml:space="preserve">god </w:t>
      </w:r>
      <w:r w:rsidR="00F86976" w:rsidRPr="00531E77">
        <w:t>effekt i ett annat centrum</w:t>
      </w:r>
      <w:r w:rsidR="00AD1557" w:rsidRPr="00531E77">
        <w:t xml:space="preserve"> med en annan patientmix, bakterie</w:t>
      </w:r>
      <w:r w:rsidR="009E127F" w:rsidRPr="00531E77">
        <w:t xml:space="preserve">flora, antibiotikaanvändning etc. </w:t>
      </w:r>
      <w:r w:rsidR="00F86976" w:rsidRPr="00531E77">
        <w:t>Kvalit</w:t>
      </w:r>
      <w:r w:rsidR="00E0345E" w:rsidRPr="00531E77">
        <w:t>e</w:t>
      </w:r>
      <w:r w:rsidR="00F86976" w:rsidRPr="00531E77">
        <w:t>ten</w:t>
      </w:r>
      <w:r w:rsidR="00F86976">
        <w:t xml:space="preserve"> av ett </w:t>
      </w:r>
      <w:proofErr w:type="spellStart"/>
      <w:r w:rsidR="00F86976">
        <w:t>probioti</w:t>
      </w:r>
      <w:r w:rsidR="00F86976" w:rsidRPr="00531E77">
        <w:t>kapr</w:t>
      </w:r>
      <w:r w:rsidR="00F86976">
        <w:t>ep</w:t>
      </w:r>
      <w:r w:rsidR="00D27372">
        <w:t>arat</w:t>
      </w:r>
      <w:proofErr w:type="spellEnd"/>
      <w:r w:rsidR="00D27372">
        <w:t xml:space="preserve"> kan även försämras efter att den ursprungliga studien gjordes. </w:t>
      </w:r>
      <w:r w:rsidR="009E127F">
        <w:t xml:space="preserve">Kliniska prövningar är också för </w:t>
      </w:r>
      <w:r w:rsidR="009E127F" w:rsidRPr="00531E77">
        <w:t>små</w:t>
      </w:r>
      <w:r w:rsidR="00AD1557" w:rsidRPr="00531E77">
        <w:t xml:space="preserve"> </w:t>
      </w:r>
      <w:r w:rsidR="00D849D3">
        <w:t xml:space="preserve">för </w:t>
      </w:r>
      <w:r w:rsidR="00AD1557" w:rsidRPr="00531E77">
        <w:t>a</w:t>
      </w:r>
      <w:r w:rsidR="00F86976" w:rsidRPr="00531E77">
        <w:t xml:space="preserve">tt </w:t>
      </w:r>
      <w:r w:rsidR="00531E77" w:rsidRPr="00531E77">
        <w:t>identifiera</w:t>
      </w:r>
      <w:r w:rsidR="00F86976" w:rsidRPr="00531E77">
        <w:t xml:space="preserve"> ovanliga</w:t>
      </w:r>
      <w:r w:rsidR="00F86976">
        <w:t xml:space="preserve"> biverkningar</w:t>
      </w:r>
      <w:r w:rsidR="001121A7">
        <w:t xml:space="preserve"> </w:t>
      </w:r>
      <w:r w:rsidR="00322D24">
        <w:fldChar w:fldCharType="begin"/>
      </w:r>
      <w:r w:rsidR="009763EB">
        <w:instrText xml:space="preserve"> ADDIN EN.CITE &lt;EndNote&gt;&lt;Cite&gt;&lt;Author&gt;Abrahamsson&lt;/Author&gt;&lt;Year&gt;2014&lt;/Year&gt;&lt;RecNum&gt;1346&lt;/RecNum&gt;&lt;DisplayText&gt;[29]&lt;/DisplayText&gt;&lt;record&gt;&lt;rec-number&gt;1346&lt;/rec-number&gt;&lt;foreign-keys&gt;&lt;key app="EN" db-id="pwxevw5pgaes51e22ps59t2r9pwee5frdz5s" timestamp="1407165848"&gt;1346&lt;/key&gt;&lt;/foreign-keys&gt;&lt;ref-type name="Journal Article"&gt;17&lt;/ref-type&gt;&lt;contributors&gt;&lt;authors&gt;&lt;author&gt;Abrahamsson, T. R.&lt;/author&gt;&lt;author&gt;Rautava, S.&lt;/author&gt;&lt;author&gt;Moore, A. M.&lt;/author&gt;&lt;author&gt;Neu, J.&lt;/author&gt;&lt;author&gt;Sherman, P. M.&lt;/author&gt;&lt;/authors&gt;&lt;/contributors&gt;&lt;auth-address&gt;Research Institute, Hospital for Sick Children, University of Toronto, Toronto, Ontario, Canada; Division of Pediatrics, Department of Clinical and Experimental Medicine, Linkoping University, Linkoping, Sweden. Electronic address: thoab@telia.com.&amp;#xD;Department of Pediatrics, University of Turku and Turku University Hospital, Turku, Finland.&amp;#xD;Research Institute, Hospital for Sick Children, University of Toronto, Toronto, Ontario, Canada.&amp;#xD;University of Florida, Gainesville, FL.&lt;/auth-address&gt;&lt;titles&gt;&lt;title&gt;The time for a confirmative necrotizing enterocolitis probiotics prevention trial in the extremely low birth weight infant in north america is now!&lt;/title&gt;&lt;secondary-title&gt;The Journal of pediatrics&lt;/secondary-title&gt;&lt;alt-title&gt;J Pediatr&lt;/alt-title&gt;&lt;/titles&gt;&lt;periodical&gt;&lt;full-title&gt;The Journal of pediatrics&lt;/full-title&gt;&lt;abbr-1&gt;J Pediatr&lt;/abbr-1&gt;&lt;/periodical&gt;&lt;alt-periodical&gt;&lt;full-title&gt;J Pediatr&lt;/full-title&gt;&lt;/alt-periodical&gt;&lt;pages&gt;389-94&lt;/pages&gt;&lt;volume&gt;165&lt;/volume&gt;&lt;number&gt;2&lt;/number&gt;&lt;edition&gt;2014/06/21&lt;/edition&gt;&lt;dates&gt;&lt;year&gt;2014&lt;/year&gt;&lt;pub-dates&gt;&lt;date&gt;Aug&lt;/date&gt;&lt;/pub-dates&gt;&lt;/dates&gt;&lt;isbn&gt;1097-6833 (Electronic)&amp;#xD;0022-3476 (Linking)&lt;/isbn&gt;&lt;accession-num&gt;24948349&lt;/accession-num&gt;&lt;urls&gt;&lt;related-urls&gt;&lt;url&gt;http://www.ncbi.nlm.nih.gov/pubmed/24948349&lt;/url&gt;&lt;/related-urls&gt;&lt;/urls&gt;&lt;electronic-resource-num&gt;10.1016/j.jpeds.2014.05.012&lt;/electronic-resource-num&gt;&lt;language&gt;eng&lt;/language&gt;&lt;/record&gt;&lt;/Cite&gt;&lt;/EndNote&gt;</w:instrText>
      </w:r>
      <w:r w:rsidR="00322D24">
        <w:fldChar w:fldCharType="separate"/>
      </w:r>
      <w:r w:rsidR="009763EB">
        <w:rPr>
          <w:noProof/>
        </w:rPr>
        <w:t>[</w:t>
      </w:r>
      <w:hyperlink w:anchor="_ENREF_29" w:tooltip="Abrahamsson, 2014 #1346" w:history="1">
        <w:r w:rsidR="009763EB">
          <w:rPr>
            <w:noProof/>
          </w:rPr>
          <w:t>29</w:t>
        </w:r>
      </w:hyperlink>
      <w:r w:rsidR="009763EB">
        <w:rPr>
          <w:noProof/>
        </w:rPr>
        <w:t>]</w:t>
      </w:r>
      <w:r w:rsidR="00322D24">
        <w:fldChar w:fldCharType="end"/>
      </w:r>
      <w:r w:rsidR="00F86976">
        <w:t>.</w:t>
      </w:r>
      <w:r w:rsidR="00D720A0">
        <w:t xml:space="preserve"> </w:t>
      </w:r>
      <w:r w:rsidR="00AD1557">
        <w:t>För att möjliggöra en uppföljning av</w:t>
      </w:r>
      <w:r w:rsidR="00D10A1A">
        <w:t xml:space="preserve"> en eventuell framtida</w:t>
      </w:r>
      <w:r w:rsidR="00AD1557">
        <w:t xml:space="preserve"> introduktion av </w:t>
      </w:r>
      <w:proofErr w:type="spellStart"/>
      <w:r w:rsidR="00AD1557">
        <w:t>probiotika</w:t>
      </w:r>
      <w:proofErr w:type="spellEnd"/>
      <w:r w:rsidR="00D10A1A">
        <w:t xml:space="preserve"> vid </w:t>
      </w:r>
      <w:r w:rsidR="00EA7CCD">
        <w:t>svenska neonatalavdelningar</w:t>
      </w:r>
      <w:r w:rsidR="00AD1557">
        <w:t xml:space="preserve"> har </w:t>
      </w:r>
      <w:r w:rsidR="00AD1557" w:rsidRPr="00531E77">
        <w:t xml:space="preserve">SNQ </w:t>
      </w:r>
      <w:r w:rsidR="00886B42" w:rsidRPr="00531E77">
        <w:t>fr.o.m. 2015</w:t>
      </w:r>
      <w:r w:rsidR="00886B42">
        <w:t xml:space="preserve"> </w:t>
      </w:r>
      <w:r w:rsidR="00AD1557">
        <w:t xml:space="preserve">infört variabler </w:t>
      </w:r>
      <w:r w:rsidR="00EA7CCD">
        <w:t xml:space="preserve">rörande </w:t>
      </w:r>
      <w:proofErr w:type="spellStart"/>
      <w:r w:rsidR="00AD1557" w:rsidRPr="00531E77">
        <w:t>probiotika</w:t>
      </w:r>
      <w:proofErr w:type="spellEnd"/>
      <w:r w:rsidR="00886B42" w:rsidRPr="00531E77">
        <w:t>-</w:t>
      </w:r>
      <w:r w:rsidR="00AD1557" w:rsidRPr="00531E77">
        <w:t>användning</w:t>
      </w:r>
      <w:r w:rsidR="00AD1557">
        <w:t xml:space="preserve"> </w:t>
      </w:r>
      <w:r w:rsidR="00D27372" w:rsidRPr="00531E77">
        <w:t>under neonatalperioden</w:t>
      </w:r>
      <w:r w:rsidR="00531E77" w:rsidRPr="00531E77">
        <w:t xml:space="preserve">. </w:t>
      </w:r>
      <w:r w:rsidR="00AD1557" w:rsidRPr="00531E77">
        <w:t>Det är m</w:t>
      </w:r>
      <w:r w:rsidR="00D27372" w:rsidRPr="00531E77">
        <w:t>ycket</w:t>
      </w:r>
      <w:r w:rsidR="00D27372">
        <w:t xml:space="preserve"> viktigt att dessa fylls i.</w:t>
      </w:r>
    </w:p>
    <w:p w14:paraId="47C506AE" w14:textId="77777777" w:rsidR="0027622F" w:rsidRDefault="0027622F"/>
    <w:p w14:paraId="6C0EC8D1" w14:textId="77777777" w:rsidR="00F57D99" w:rsidRDefault="00F57D99"/>
    <w:p w14:paraId="6C9E1D38" w14:textId="60A7B86D" w:rsidR="00D06EA7" w:rsidRDefault="00EB4BBA">
      <w:pPr>
        <w:rPr>
          <w:b/>
        </w:rPr>
      </w:pPr>
      <w:r w:rsidRPr="005B64F4">
        <w:rPr>
          <w:b/>
        </w:rPr>
        <w:t>7</w:t>
      </w:r>
      <w:r w:rsidR="00B80E3B" w:rsidRPr="005B64F4">
        <w:rPr>
          <w:b/>
        </w:rPr>
        <w:t>. Referenser</w:t>
      </w:r>
    </w:p>
    <w:p w14:paraId="0006C842" w14:textId="77777777" w:rsidR="009763EB" w:rsidRPr="005B64F4" w:rsidRDefault="009763EB"/>
    <w:p w14:paraId="2D831AF5" w14:textId="77777777" w:rsidR="009763EB" w:rsidRPr="00D01B61" w:rsidRDefault="00322D24" w:rsidP="009763EB">
      <w:pPr>
        <w:pStyle w:val="EndNoteBibliography"/>
        <w:ind w:left="720" w:hanging="720"/>
        <w:rPr>
          <w:noProof/>
          <w:lang w:val="en-US"/>
        </w:rPr>
      </w:pPr>
      <w:r w:rsidRPr="00B42FE1">
        <w:fldChar w:fldCharType="begin"/>
      </w:r>
      <w:r w:rsidR="00D06EA7" w:rsidRPr="00864BD0">
        <w:instrText xml:space="preserve"> ADDIN EN.REFLIST </w:instrText>
      </w:r>
      <w:r w:rsidRPr="00B42FE1">
        <w:fldChar w:fldCharType="separate"/>
      </w:r>
      <w:bookmarkStart w:id="1" w:name="_ENREF_1"/>
      <w:r w:rsidR="009763EB" w:rsidRPr="00864BD0">
        <w:rPr>
          <w:noProof/>
        </w:rPr>
        <w:t>1.</w:t>
      </w:r>
      <w:r w:rsidR="009763EB" w:rsidRPr="00864BD0">
        <w:rPr>
          <w:noProof/>
        </w:rPr>
        <w:tab/>
        <w:t xml:space="preserve">FAO/WHO. </w:t>
      </w:r>
      <w:r w:rsidR="009763EB" w:rsidRPr="00D01B61">
        <w:rPr>
          <w:noProof/>
          <w:lang w:val="en-US"/>
        </w:rPr>
        <w:t>Guidelines for the evaluation of probiotics in food. Report of a joint FAO/WHO working group on drafting guidelines for the evaluation of probiotics in food. World Health Organization, London Ontario, Canada. 2002.</w:t>
      </w:r>
      <w:bookmarkEnd w:id="1"/>
    </w:p>
    <w:p w14:paraId="1E311205" w14:textId="77777777" w:rsidR="009763EB" w:rsidRPr="00D01B61" w:rsidRDefault="009763EB" w:rsidP="009763EB">
      <w:pPr>
        <w:pStyle w:val="EndNoteBibliography"/>
        <w:ind w:left="720" w:hanging="720"/>
        <w:rPr>
          <w:noProof/>
          <w:lang w:val="en-US"/>
        </w:rPr>
      </w:pPr>
      <w:bookmarkStart w:id="2" w:name="_ENREF_2"/>
      <w:r w:rsidRPr="00D01B61">
        <w:rPr>
          <w:noProof/>
          <w:lang w:val="en-US"/>
        </w:rPr>
        <w:t>2.</w:t>
      </w:r>
      <w:r w:rsidRPr="00D01B61">
        <w:rPr>
          <w:noProof/>
          <w:lang w:val="en-US"/>
        </w:rPr>
        <w:tab/>
        <w:t>AlFaleh KAnabrees J. Probiotics for prevention of necrotizing enterocolitis in preterm infants. The Cochrane database of systematic reviews 2014;4:CD005496.</w:t>
      </w:r>
      <w:bookmarkEnd w:id="2"/>
    </w:p>
    <w:p w14:paraId="778B94A4" w14:textId="77777777" w:rsidR="009763EB" w:rsidRPr="00D01B61" w:rsidRDefault="009763EB" w:rsidP="009763EB">
      <w:pPr>
        <w:pStyle w:val="EndNoteBibliography"/>
        <w:ind w:left="720" w:hanging="720"/>
        <w:rPr>
          <w:noProof/>
          <w:lang w:val="en-US"/>
        </w:rPr>
      </w:pPr>
      <w:bookmarkStart w:id="3" w:name="_ENREF_3"/>
      <w:r w:rsidRPr="00D01B61">
        <w:rPr>
          <w:noProof/>
          <w:lang w:val="en-US"/>
        </w:rPr>
        <w:t>3.</w:t>
      </w:r>
      <w:r w:rsidRPr="00D01B61">
        <w:rPr>
          <w:noProof/>
          <w:lang w:val="en-US"/>
        </w:rPr>
        <w:tab/>
        <w:t>Mihatsch WA, Braegger CP, Decsi T, Kolacek S, Lanzinger H, Mayer B, Moreno LA, Pohlandt F, Puntis J, Shamir R, Stadtmuller U, Szajewska H, Turck D, van Goudoever JB. Critical systematic review of the level of evidence for routine use of probiotics for reduction of mortality and prevention of necrotizing enterocolitis and sepsis in preterm infants. Clinical nutrition 2012;31:6-15.</w:t>
      </w:r>
      <w:bookmarkEnd w:id="3"/>
    </w:p>
    <w:p w14:paraId="6213B317" w14:textId="77777777" w:rsidR="009763EB" w:rsidRPr="00D01B61" w:rsidRDefault="009763EB" w:rsidP="009763EB">
      <w:pPr>
        <w:pStyle w:val="EndNoteBibliography"/>
        <w:ind w:left="720" w:hanging="720"/>
        <w:rPr>
          <w:noProof/>
          <w:lang w:val="en-US"/>
        </w:rPr>
      </w:pPr>
      <w:bookmarkStart w:id="4" w:name="_ENREF_4"/>
      <w:r w:rsidRPr="00D01B61">
        <w:rPr>
          <w:noProof/>
          <w:lang w:val="en-US"/>
        </w:rPr>
        <w:t>4.</w:t>
      </w:r>
      <w:r w:rsidRPr="00D01B61">
        <w:rPr>
          <w:noProof/>
          <w:lang w:val="en-US"/>
        </w:rPr>
        <w:tab/>
        <w:t>Jacobs SE, Tobin JM, Opie GF, Donath S, Tabrizi SN, Pirotta M, Morley CJ, Garland SM. Probiotic Effects on Late-onset Sepsis in Very Preterm Infants: A Randomized Controlled Trial. Pediatrics 2013;132:1055-62.</w:t>
      </w:r>
      <w:bookmarkEnd w:id="4"/>
    </w:p>
    <w:p w14:paraId="2AD0F2F8" w14:textId="77777777" w:rsidR="009763EB" w:rsidRPr="00D01B61" w:rsidRDefault="009763EB" w:rsidP="009763EB">
      <w:pPr>
        <w:pStyle w:val="EndNoteBibliography"/>
        <w:ind w:left="720" w:hanging="720"/>
        <w:rPr>
          <w:noProof/>
          <w:lang w:val="en-US"/>
        </w:rPr>
      </w:pPr>
      <w:bookmarkStart w:id="5" w:name="_ENREF_5"/>
      <w:r w:rsidRPr="00D01B61">
        <w:rPr>
          <w:noProof/>
          <w:lang w:val="en-US"/>
        </w:rPr>
        <w:lastRenderedPageBreak/>
        <w:t>5.</w:t>
      </w:r>
      <w:r w:rsidRPr="00D01B61">
        <w:rPr>
          <w:noProof/>
          <w:lang w:val="en-US"/>
        </w:rPr>
        <w:tab/>
        <w:t>van den Akker CHP, van Goudoever J, Shamir R, Domellöf M, Embleton ND, Hojsak I, Lapillonne A, Mihatsch WA, Canani RB, Bronsky J, Campoy C, Fewtrell MS, Fidler Mis N, Guarino A, Hulst JM, Indrio F, Kolacek S, Orel R, Vandenplas Y, Weizman Z, Szajewska H. Probiotics and preterm infants: a position paper by the ESPGHAN Committee on Nutrition and the ESPGHAN Working Group for Probiotics and Prebiotics. Journal Pediatr Gastroenterol Nutr 2020;(i tryck).</w:t>
      </w:r>
      <w:bookmarkEnd w:id="5"/>
    </w:p>
    <w:p w14:paraId="425DB497" w14:textId="77777777" w:rsidR="009763EB" w:rsidRPr="00D01B61" w:rsidRDefault="009763EB" w:rsidP="009763EB">
      <w:pPr>
        <w:pStyle w:val="EndNoteBibliography"/>
        <w:ind w:left="720" w:hanging="720"/>
        <w:rPr>
          <w:noProof/>
          <w:lang w:val="en-US"/>
        </w:rPr>
      </w:pPr>
      <w:bookmarkStart w:id="6" w:name="_ENREF_6"/>
      <w:r w:rsidRPr="00D01B61">
        <w:rPr>
          <w:noProof/>
          <w:lang w:val="en-US"/>
        </w:rPr>
        <w:t>6.</w:t>
      </w:r>
      <w:r w:rsidRPr="00D01B61">
        <w:rPr>
          <w:noProof/>
          <w:lang w:val="en-US"/>
        </w:rPr>
        <w:tab/>
        <w:t>Madsen K, Cornish A, Soper P, McKaigney C, Jijon H, Yachimec C, Doyle J, Jewell L, De Simone C. Probiotic bacteria enhance murine and human intestinal epithelial barrier function. Gastroenterology 2001;121:580-91.</w:t>
      </w:r>
      <w:bookmarkEnd w:id="6"/>
    </w:p>
    <w:p w14:paraId="7C6827E5" w14:textId="77777777" w:rsidR="009763EB" w:rsidRPr="00D01B61" w:rsidRDefault="009763EB" w:rsidP="009763EB">
      <w:pPr>
        <w:pStyle w:val="EndNoteBibliography"/>
        <w:ind w:left="720" w:hanging="720"/>
        <w:rPr>
          <w:noProof/>
          <w:lang w:val="en-US"/>
        </w:rPr>
      </w:pPr>
      <w:bookmarkStart w:id="7" w:name="_ENREF_7"/>
      <w:r w:rsidRPr="00D01B61">
        <w:rPr>
          <w:noProof/>
          <w:lang w:val="en-US"/>
        </w:rPr>
        <w:t>7.</w:t>
      </w:r>
      <w:r w:rsidRPr="00D01B61">
        <w:rPr>
          <w:noProof/>
          <w:lang w:val="en-US"/>
        </w:rPr>
        <w:tab/>
        <w:t>Mangell P, Nejdfors P, Wang M, Ahrné S, Weström B, Thorlacius H, Jeppsson B. Lactobacillus plantarum 299v inhibits Escherichia coli-induced intestinal permeability. Dig Dis Sci 2002;47:511-6.</w:t>
      </w:r>
      <w:bookmarkEnd w:id="7"/>
    </w:p>
    <w:p w14:paraId="55B14053" w14:textId="77777777" w:rsidR="009763EB" w:rsidRPr="00D01B61" w:rsidRDefault="009763EB" w:rsidP="009763EB">
      <w:pPr>
        <w:pStyle w:val="EndNoteBibliography"/>
        <w:ind w:left="720" w:hanging="720"/>
        <w:rPr>
          <w:noProof/>
          <w:lang w:val="en-US"/>
        </w:rPr>
      </w:pPr>
      <w:bookmarkStart w:id="8" w:name="_ENREF_8"/>
      <w:r w:rsidRPr="00D01B61">
        <w:rPr>
          <w:noProof/>
          <w:lang w:val="en-US"/>
        </w:rPr>
        <w:t>8.</w:t>
      </w:r>
      <w:r w:rsidRPr="00D01B61">
        <w:rPr>
          <w:noProof/>
          <w:lang w:val="en-US"/>
        </w:rPr>
        <w:tab/>
        <w:t>Rosenfeldt V, Benfeldt E, Valerius NH, Paerregaard A, Michaelsen KF. Effect of probiotics on gastrointestinal symptoms and small intestinal permeability in children with atopic dermatitis. J Pediatr 2004;145:612-6.</w:t>
      </w:r>
      <w:bookmarkEnd w:id="8"/>
    </w:p>
    <w:p w14:paraId="53174AAF" w14:textId="77777777" w:rsidR="009763EB" w:rsidRPr="00D01B61" w:rsidRDefault="009763EB" w:rsidP="009763EB">
      <w:pPr>
        <w:pStyle w:val="EndNoteBibliography"/>
        <w:ind w:left="720" w:hanging="720"/>
        <w:rPr>
          <w:noProof/>
          <w:lang w:val="en-US"/>
        </w:rPr>
      </w:pPr>
      <w:bookmarkStart w:id="9" w:name="_ENREF_9"/>
      <w:r w:rsidRPr="00D01B61">
        <w:rPr>
          <w:noProof/>
          <w:lang w:val="en-US"/>
        </w:rPr>
        <w:t>9.</w:t>
      </w:r>
      <w:r w:rsidRPr="00D01B61">
        <w:rPr>
          <w:noProof/>
          <w:lang w:val="en-US"/>
        </w:rPr>
        <w:tab/>
        <w:t>Viljanen M, Kuitinen M, Haahtela S, Juntunen-Backman K, Korpela R, Savilahti E. Probiotic effects on faecal inflammatory markers and on faecal IgA in food allergic atopic eczema/dermatitis syndrome infants. Pediatr Allergy Immunol 2005;16:65-71.</w:t>
      </w:r>
      <w:bookmarkEnd w:id="9"/>
    </w:p>
    <w:p w14:paraId="6DC6F6EE" w14:textId="77777777" w:rsidR="009763EB" w:rsidRPr="00D01B61" w:rsidRDefault="009763EB" w:rsidP="009763EB">
      <w:pPr>
        <w:pStyle w:val="EndNoteBibliography"/>
        <w:ind w:left="720" w:hanging="720"/>
        <w:rPr>
          <w:noProof/>
          <w:lang w:val="en-US"/>
        </w:rPr>
      </w:pPr>
      <w:bookmarkStart w:id="10" w:name="_ENREF_10"/>
      <w:r w:rsidRPr="00D01B61">
        <w:rPr>
          <w:noProof/>
          <w:lang w:val="en-US"/>
        </w:rPr>
        <w:t>10.</w:t>
      </w:r>
      <w:r w:rsidRPr="00D01B61">
        <w:rPr>
          <w:noProof/>
          <w:lang w:val="en-US"/>
        </w:rPr>
        <w:tab/>
        <w:t xml:space="preserve">Mao Y, Yu JL, Ljungh Å, Molin G, Jeppsson B. Intestinal immune response to oral administration of </w:t>
      </w:r>
      <w:r w:rsidRPr="00D01B61">
        <w:rPr>
          <w:i/>
          <w:noProof/>
          <w:lang w:val="en-US"/>
        </w:rPr>
        <w:t xml:space="preserve">Lactobacillus reuteri </w:t>
      </w:r>
      <w:r w:rsidRPr="00D01B61">
        <w:rPr>
          <w:noProof/>
          <w:lang w:val="en-US"/>
        </w:rPr>
        <w:t xml:space="preserve">R2LC, </w:t>
      </w:r>
      <w:r w:rsidRPr="00D01B61">
        <w:rPr>
          <w:i/>
          <w:noProof/>
          <w:lang w:val="en-US"/>
        </w:rPr>
        <w:t xml:space="preserve">Lactobacillus plantarum </w:t>
      </w:r>
      <w:r w:rsidRPr="00D01B61">
        <w:rPr>
          <w:noProof/>
          <w:lang w:val="en-US"/>
        </w:rPr>
        <w:t>DSM 9843, pectin and oatbase on Methotrexate-induced enterocolitis in rats. Microbial Ecology in Health and Disease 1996;9:261-70.</w:t>
      </w:r>
      <w:bookmarkEnd w:id="10"/>
    </w:p>
    <w:p w14:paraId="73F30216" w14:textId="77777777" w:rsidR="009763EB" w:rsidRPr="00D01B61" w:rsidRDefault="009763EB" w:rsidP="009763EB">
      <w:pPr>
        <w:pStyle w:val="EndNoteBibliography"/>
        <w:ind w:left="720" w:hanging="720"/>
        <w:rPr>
          <w:noProof/>
          <w:lang w:val="en-US"/>
        </w:rPr>
      </w:pPr>
      <w:bookmarkStart w:id="11" w:name="_ENREF_11"/>
      <w:r w:rsidRPr="00D01B61">
        <w:rPr>
          <w:noProof/>
          <w:lang w:val="en-US"/>
        </w:rPr>
        <w:t>11.</w:t>
      </w:r>
      <w:r w:rsidRPr="00D01B61">
        <w:rPr>
          <w:noProof/>
          <w:lang w:val="en-US"/>
        </w:rPr>
        <w:tab/>
        <w:t>Jacobsen CN, Rosenfeldt Nielsen V, Hayford AE, Möller PL, Michaelsen KF, Paerregaard A, Sandström B, Tvede M, Jakobsen M. Screening of probiotic activities of forty-seven strains of Lactobacillus spp. by in vitro techniques and evaluation of the colonization ability of five selected strains in humans. Appl Environ Microbiol 1999;65:4949-56.</w:t>
      </w:r>
      <w:bookmarkEnd w:id="11"/>
    </w:p>
    <w:p w14:paraId="15584458" w14:textId="77777777" w:rsidR="009763EB" w:rsidRPr="00D01B61" w:rsidRDefault="009763EB" w:rsidP="009763EB">
      <w:pPr>
        <w:pStyle w:val="EndNoteBibliography"/>
        <w:ind w:left="720" w:hanging="720"/>
        <w:rPr>
          <w:noProof/>
          <w:lang w:val="en-US"/>
        </w:rPr>
      </w:pPr>
      <w:bookmarkStart w:id="12" w:name="_ENREF_12"/>
      <w:r w:rsidRPr="00D01B61">
        <w:rPr>
          <w:noProof/>
          <w:lang w:val="en-US"/>
        </w:rPr>
        <w:t>12.</w:t>
      </w:r>
      <w:r w:rsidRPr="00D01B61">
        <w:rPr>
          <w:noProof/>
          <w:lang w:val="en-US"/>
        </w:rPr>
        <w:tab/>
        <w:t>Manzoni P, Mostert M, Leonessa ML, Priolo C, Farina D, Monetti C, Latino MA, Gomirato G. Oral supplementation with Lactobacillus casei subspecies rhamnosus prevents enteric colonization by Candida species in preterm neonates: a randomized study. Clin Infect Dis 2006;42:1735-42.</w:t>
      </w:r>
      <w:bookmarkEnd w:id="12"/>
    </w:p>
    <w:p w14:paraId="1A12A438" w14:textId="77777777" w:rsidR="009763EB" w:rsidRPr="009763EB" w:rsidRDefault="009763EB" w:rsidP="009763EB">
      <w:pPr>
        <w:pStyle w:val="EndNoteBibliography"/>
        <w:ind w:left="720" w:hanging="720"/>
        <w:rPr>
          <w:noProof/>
        </w:rPr>
      </w:pPr>
      <w:bookmarkStart w:id="13" w:name="_ENREF_13"/>
      <w:r w:rsidRPr="00D01B61">
        <w:rPr>
          <w:noProof/>
          <w:lang w:val="en-US"/>
        </w:rPr>
        <w:t>13.</w:t>
      </w:r>
      <w:r w:rsidRPr="00D01B61">
        <w:rPr>
          <w:noProof/>
          <w:lang w:val="en-US"/>
        </w:rPr>
        <w:tab/>
        <w:t xml:space="preserve">Romeo MG, Romeo DM, Trovato L, Oliveri S, Palermo F, Cota F, Betta P. Role of probiotics in the prevention of the enteric colonization by Candida in preterm newborns: incidence of late-onset sepsis and neurological outcome. </w:t>
      </w:r>
      <w:r w:rsidRPr="009763EB">
        <w:rPr>
          <w:noProof/>
        </w:rPr>
        <w:t>J Perinatol 2011;31:63-69.</w:t>
      </w:r>
      <w:bookmarkEnd w:id="13"/>
    </w:p>
    <w:p w14:paraId="483E9AB1" w14:textId="77777777" w:rsidR="009763EB" w:rsidRPr="00D01B61" w:rsidRDefault="009763EB" w:rsidP="009763EB">
      <w:pPr>
        <w:pStyle w:val="EndNoteBibliography"/>
        <w:ind w:left="720" w:hanging="720"/>
        <w:rPr>
          <w:noProof/>
          <w:lang w:val="en-US"/>
        </w:rPr>
      </w:pPr>
      <w:bookmarkStart w:id="14" w:name="_ENREF_14"/>
      <w:r w:rsidRPr="009763EB">
        <w:rPr>
          <w:noProof/>
        </w:rPr>
        <w:t>14.</w:t>
      </w:r>
      <w:r w:rsidRPr="009763EB">
        <w:rPr>
          <w:noProof/>
        </w:rPr>
        <w:tab/>
        <w:t xml:space="preserve">Chung TC, Axelsson L, Lindgren SE, Dobrogosz WJ. </w:t>
      </w:r>
      <w:r w:rsidRPr="00D01B61">
        <w:rPr>
          <w:noProof/>
          <w:lang w:val="en-US"/>
        </w:rPr>
        <w:t>In vitro studies on reuterin synthesis by Lactobacillus reuteri. Microbial Ecology in Health and Disease 1989;2:137-44.</w:t>
      </w:r>
      <w:bookmarkEnd w:id="14"/>
    </w:p>
    <w:p w14:paraId="26CDD5CA" w14:textId="77777777" w:rsidR="009763EB" w:rsidRPr="00D01B61" w:rsidRDefault="009763EB" w:rsidP="009763EB">
      <w:pPr>
        <w:pStyle w:val="EndNoteBibliography"/>
        <w:ind w:left="720" w:hanging="720"/>
        <w:rPr>
          <w:noProof/>
          <w:lang w:val="en-US"/>
        </w:rPr>
      </w:pPr>
      <w:bookmarkStart w:id="15" w:name="_ENREF_15"/>
      <w:r w:rsidRPr="00D01B61">
        <w:rPr>
          <w:noProof/>
          <w:lang w:val="en-US"/>
        </w:rPr>
        <w:t>15.</w:t>
      </w:r>
      <w:r w:rsidRPr="00D01B61">
        <w:rPr>
          <w:noProof/>
          <w:lang w:val="en-US"/>
        </w:rPr>
        <w:tab/>
        <w:t>Kukkonen K, Nieminen T, Poussa T, Savilahti E, Kuitunen M. Effect of probiotics on vaccine antibody responses in infancy--a randomized placebo-controlled double-blind trial. Pediatr Allergy Immunol 2006;17:416-21.</w:t>
      </w:r>
      <w:bookmarkEnd w:id="15"/>
    </w:p>
    <w:p w14:paraId="35E9C267" w14:textId="77777777" w:rsidR="009763EB" w:rsidRPr="00D01B61" w:rsidRDefault="009763EB" w:rsidP="009763EB">
      <w:pPr>
        <w:pStyle w:val="EndNoteBibliography"/>
        <w:ind w:left="720" w:hanging="720"/>
        <w:rPr>
          <w:noProof/>
          <w:lang w:val="en-US"/>
        </w:rPr>
      </w:pPr>
      <w:bookmarkStart w:id="16" w:name="_ENREF_16"/>
      <w:r w:rsidRPr="00D01B61">
        <w:rPr>
          <w:noProof/>
          <w:lang w:val="en-US"/>
        </w:rPr>
        <w:t>16.</w:t>
      </w:r>
      <w:r w:rsidRPr="00D01B61">
        <w:rPr>
          <w:noProof/>
          <w:lang w:val="en-US"/>
        </w:rPr>
        <w:tab/>
        <w:t>Allen SJ, Okoko B, Martinez E, Gregorio G, Dans LF. Probiotics for treating infectious diarrhoea. Cochrane Database Syst Rev 2004:CD003048.</w:t>
      </w:r>
      <w:bookmarkEnd w:id="16"/>
    </w:p>
    <w:p w14:paraId="41FB95C0" w14:textId="77777777" w:rsidR="009763EB" w:rsidRPr="00D01B61" w:rsidRDefault="009763EB" w:rsidP="009763EB">
      <w:pPr>
        <w:pStyle w:val="EndNoteBibliography"/>
        <w:ind w:left="720" w:hanging="720"/>
        <w:rPr>
          <w:noProof/>
          <w:lang w:val="en-US"/>
        </w:rPr>
      </w:pPr>
      <w:bookmarkStart w:id="17" w:name="_ENREF_17"/>
      <w:r w:rsidRPr="00D01B61">
        <w:rPr>
          <w:noProof/>
          <w:lang w:val="en-US"/>
        </w:rPr>
        <w:t>17.</w:t>
      </w:r>
      <w:r w:rsidRPr="00D01B61">
        <w:rPr>
          <w:noProof/>
          <w:lang w:val="en-US"/>
        </w:rPr>
        <w:tab/>
        <w:t>Kwon HK, Lee CG, So JS, Chae CS, Hwang JS, Sahoo A, Nam JH, Rhee JH, Hwang KC, Im SH. Generation of regulatory dendritic cells and CD4+Foxp3+ T cells by probiotics administration suppresses immune disorders. Proc Natl Acad Sci U S A 2010;107:2159-64.</w:t>
      </w:r>
      <w:bookmarkEnd w:id="17"/>
    </w:p>
    <w:p w14:paraId="0CC6B1C5" w14:textId="77777777" w:rsidR="009763EB" w:rsidRPr="00D01B61" w:rsidRDefault="009763EB" w:rsidP="009763EB">
      <w:pPr>
        <w:pStyle w:val="EndNoteBibliography"/>
        <w:ind w:left="720" w:hanging="720"/>
        <w:rPr>
          <w:noProof/>
          <w:lang w:val="en-US"/>
        </w:rPr>
      </w:pPr>
      <w:bookmarkStart w:id="18" w:name="_ENREF_18"/>
      <w:r w:rsidRPr="00D01B61">
        <w:rPr>
          <w:noProof/>
          <w:lang w:val="en-US"/>
        </w:rPr>
        <w:lastRenderedPageBreak/>
        <w:t>18.</w:t>
      </w:r>
      <w:r w:rsidRPr="00D01B61">
        <w:rPr>
          <w:noProof/>
          <w:lang w:val="en-US"/>
        </w:rPr>
        <w:tab/>
        <w:t>Rachmilewitz D, Katakura K, Karmeli F, Hayashi T, Reinus C, Rudensky B, Akira S, Takeda K, Lee J, Takabayashi K, Raz E. Toll-like receptor 9 signaling mediates the anti-inflammatory effects of probiotics in murine experimental colitis. Gastroenterology 2004;126:520-8.</w:t>
      </w:r>
      <w:bookmarkEnd w:id="18"/>
    </w:p>
    <w:p w14:paraId="6586FAAE" w14:textId="77777777" w:rsidR="009763EB" w:rsidRPr="00D01B61" w:rsidRDefault="009763EB" w:rsidP="009763EB">
      <w:pPr>
        <w:pStyle w:val="EndNoteBibliography"/>
        <w:ind w:left="720" w:hanging="720"/>
        <w:rPr>
          <w:noProof/>
          <w:lang w:val="en-US"/>
        </w:rPr>
      </w:pPr>
      <w:bookmarkStart w:id="19" w:name="_ENREF_19"/>
      <w:r w:rsidRPr="00D01B61">
        <w:rPr>
          <w:noProof/>
          <w:lang w:val="en-US"/>
        </w:rPr>
        <w:t>19.</w:t>
      </w:r>
      <w:r w:rsidRPr="00D01B61">
        <w:rPr>
          <w:noProof/>
          <w:lang w:val="en-US"/>
        </w:rPr>
        <w:tab/>
        <w:t>Feleszko W, Jaworska J, Rha RD, Steinhausen S, Avagyan A, Jaudszus A, Ahrens B, Groneberg DA, Wahn U, Hamelmann E. Probiotic-induced suppression of allergic sensitization and airway inflammation is associated with an increase of T regulatory-dependent mechanisms in a murine model of asthma. Clin Exp Allergy 2007;37:498-505.</w:t>
      </w:r>
      <w:bookmarkEnd w:id="19"/>
    </w:p>
    <w:p w14:paraId="24EFB03F" w14:textId="77777777" w:rsidR="009763EB" w:rsidRPr="00D01B61" w:rsidRDefault="009763EB" w:rsidP="009763EB">
      <w:pPr>
        <w:pStyle w:val="EndNoteBibliography"/>
        <w:ind w:left="720" w:hanging="720"/>
        <w:rPr>
          <w:noProof/>
          <w:lang w:val="en-US"/>
        </w:rPr>
      </w:pPr>
      <w:bookmarkStart w:id="20" w:name="_ENREF_20"/>
      <w:r w:rsidRPr="00D01B61">
        <w:rPr>
          <w:noProof/>
          <w:lang w:val="en-US"/>
        </w:rPr>
        <w:t>20.</w:t>
      </w:r>
      <w:r w:rsidRPr="00D01B61">
        <w:rPr>
          <w:noProof/>
          <w:lang w:val="en-US"/>
        </w:rPr>
        <w:tab/>
        <w:t>Indrio F, Riezzo G, Raimondi F, Bisceglia M, Cavallo L, Francavilla R. The effects of probiotics on feeding tolerance, bowel habits, and gastrointestinal motility in preterm newborns. J Pediatr 2008;152:801-6.</w:t>
      </w:r>
      <w:bookmarkEnd w:id="20"/>
    </w:p>
    <w:p w14:paraId="00A01A5E" w14:textId="77777777" w:rsidR="009763EB" w:rsidRPr="00D01B61" w:rsidRDefault="009763EB" w:rsidP="009763EB">
      <w:pPr>
        <w:pStyle w:val="EndNoteBibliography"/>
        <w:ind w:left="720" w:hanging="720"/>
        <w:rPr>
          <w:noProof/>
          <w:lang w:val="en-US"/>
        </w:rPr>
      </w:pPr>
      <w:bookmarkStart w:id="21" w:name="_ENREF_21"/>
      <w:r w:rsidRPr="00D01B61">
        <w:rPr>
          <w:noProof/>
          <w:lang w:val="en-US"/>
        </w:rPr>
        <w:t>21.</w:t>
      </w:r>
      <w:r w:rsidRPr="00D01B61">
        <w:rPr>
          <w:noProof/>
          <w:lang w:val="en-US"/>
        </w:rPr>
        <w:tab/>
        <w:t>Sutas Y, Soppi E, Korhonen H, Syvaoja EL, Saxelin M, Rokka T, Isolauri E. Suppression of lymphocyte proliferation in vitro by bovine caseins hydrolyzed with Lactobacillus casei GG-derived enzymes. J Allergy Clin Immunol 1996;98:216-24.</w:t>
      </w:r>
      <w:bookmarkEnd w:id="21"/>
    </w:p>
    <w:p w14:paraId="5591D135" w14:textId="77777777" w:rsidR="009763EB" w:rsidRPr="00D01B61" w:rsidRDefault="009763EB" w:rsidP="009763EB">
      <w:pPr>
        <w:pStyle w:val="EndNoteBibliography"/>
        <w:ind w:left="720" w:hanging="720"/>
        <w:rPr>
          <w:noProof/>
          <w:lang w:val="en-US"/>
        </w:rPr>
      </w:pPr>
      <w:bookmarkStart w:id="22" w:name="_ENREF_22"/>
      <w:r w:rsidRPr="00D01B61">
        <w:rPr>
          <w:noProof/>
          <w:lang w:val="en-US"/>
        </w:rPr>
        <w:t>22.</w:t>
      </w:r>
      <w:r w:rsidRPr="00D01B61">
        <w:rPr>
          <w:noProof/>
          <w:lang w:val="en-US"/>
        </w:rPr>
        <w:tab/>
        <w:t>Kunze WA, Mao YK, Wang B, Huizinga JD, Ma X, Forsythe P, Bienenstock J. Lactobacillus reuteri enhances excitability of colonic AH neurons by inhibiting calcium-dependent potassium channel opening. Journal of cellular and molecular medicine 2009;13:2261-70.</w:t>
      </w:r>
      <w:bookmarkEnd w:id="22"/>
    </w:p>
    <w:p w14:paraId="396059C1" w14:textId="77777777" w:rsidR="009763EB" w:rsidRPr="00D01B61" w:rsidRDefault="009763EB" w:rsidP="009763EB">
      <w:pPr>
        <w:pStyle w:val="EndNoteBibliography"/>
        <w:ind w:left="720" w:hanging="720"/>
        <w:rPr>
          <w:noProof/>
          <w:lang w:val="en-US"/>
        </w:rPr>
      </w:pPr>
      <w:bookmarkStart w:id="23" w:name="_ENREF_23"/>
      <w:r w:rsidRPr="00D01B61">
        <w:rPr>
          <w:noProof/>
          <w:lang w:val="en-US"/>
        </w:rPr>
        <w:t>23.</w:t>
      </w:r>
      <w:r w:rsidRPr="00D01B61">
        <w:rPr>
          <w:noProof/>
          <w:lang w:val="en-US"/>
        </w:rPr>
        <w:tab/>
        <w:t>Ma X, Mao YK, Wang B, Huizinga JD, Bienenstock J, Kunze W. Lactobacillus reuteri ingestion prevents hyperexcitability of colonic DRG neurons induced by noxious stimuli. Am J Physiol Gastrointest Liver Physiol 2009;296:G868-75.</w:t>
      </w:r>
      <w:bookmarkEnd w:id="23"/>
    </w:p>
    <w:p w14:paraId="3722BE84" w14:textId="77777777" w:rsidR="009763EB" w:rsidRPr="00D01B61" w:rsidRDefault="009763EB" w:rsidP="009763EB">
      <w:pPr>
        <w:pStyle w:val="EndNoteBibliography"/>
        <w:ind w:left="720" w:hanging="720"/>
        <w:rPr>
          <w:noProof/>
          <w:lang w:val="en-US"/>
        </w:rPr>
      </w:pPr>
      <w:bookmarkStart w:id="24" w:name="_ENREF_24"/>
      <w:r w:rsidRPr="00D01B61">
        <w:rPr>
          <w:noProof/>
          <w:lang w:val="en-US"/>
        </w:rPr>
        <w:t>24.</w:t>
      </w:r>
      <w:r w:rsidRPr="00D01B61">
        <w:rPr>
          <w:noProof/>
          <w:lang w:val="en-US"/>
        </w:rPr>
        <w:tab/>
        <w:t>Verdu EF, Bercik P, Collins SM. Effect of probiotics on gastrointestinal function: evidence from animal models. Therap Adv Gastroenterol 2009;2:31-5.</w:t>
      </w:r>
      <w:bookmarkEnd w:id="24"/>
    </w:p>
    <w:p w14:paraId="7E598186" w14:textId="77777777" w:rsidR="009763EB" w:rsidRPr="00D01B61" w:rsidRDefault="009763EB" w:rsidP="009763EB">
      <w:pPr>
        <w:pStyle w:val="EndNoteBibliography"/>
        <w:ind w:left="720" w:hanging="720"/>
        <w:rPr>
          <w:noProof/>
          <w:lang w:val="en-US"/>
        </w:rPr>
      </w:pPr>
      <w:bookmarkStart w:id="25" w:name="_ENREF_25"/>
      <w:r w:rsidRPr="00D01B61">
        <w:rPr>
          <w:noProof/>
          <w:lang w:val="en-US"/>
        </w:rPr>
        <w:t>25.</w:t>
      </w:r>
      <w:r w:rsidRPr="00D01B61">
        <w:rPr>
          <w:noProof/>
          <w:lang w:val="en-US"/>
        </w:rPr>
        <w:tab/>
        <w:t>Thomas JP, Raine T, Reddy S, Belteki G. Probiotics for the prevention of necrotising enterocolitis in very low-birth-weight infants: a meta-analysis and systematic review. Acta Paediatr 2017;106:1729-41.</w:t>
      </w:r>
      <w:bookmarkEnd w:id="25"/>
    </w:p>
    <w:p w14:paraId="5ADB748D" w14:textId="77777777" w:rsidR="009763EB" w:rsidRPr="00D01B61" w:rsidRDefault="009763EB" w:rsidP="009763EB">
      <w:pPr>
        <w:pStyle w:val="EndNoteBibliography"/>
        <w:ind w:left="720" w:hanging="720"/>
        <w:rPr>
          <w:noProof/>
          <w:lang w:val="en-US"/>
        </w:rPr>
      </w:pPr>
      <w:bookmarkStart w:id="26" w:name="_ENREF_26"/>
      <w:r w:rsidRPr="00D01B61">
        <w:rPr>
          <w:noProof/>
          <w:lang w:val="en-US"/>
        </w:rPr>
        <w:t>26.</w:t>
      </w:r>
      <w:r w:rsidRPr="00D01B61">
        <w:rPr>
          <w:noProof/>
          <w:lang w:val="en-US"/>
        </w:rPr>
        <w:tab/>
        <w:t>Oncel MY, Sari FN, Arayici S, Guzoglu N, Erdeve O, Uras N, Oguz SS, Dilmen U. Lactobacillus Reuteri for the prevention of necrotising enterocolitis in very low birthweight infants: a randomised controlled trial. Archives of disease in childhood. Fetal and neonatal edition 2014;99:F110-5.</w:t>
      </w:r>
      <w:bookmarkEnd w:id="26"/>
    </w:p>
    <w:p w14:paraId="75E26A3B" w14:textId="77777777" w:rsidR="009763EB" w:rsidRPr="00D01B61" w:rsidRDefault="009763EB" w:rsidP="009763EB">
      <w:pPr>
        <w:pStyle w:val="EndNoteBibliography"/>
        <w:ind w:left="720" w:hanging="720"/>
        <w:rPr>
          <w:noProof/>
          <w:lang w:val="en-US"/>
        </w:rPr>
      </w:pPr>
      <w:bookmarkStart w:id="27" w:name="_ENREF_27"/>
      <w:r w:rsidRPr="00D01B61">
        <w:rPr>
          <w:noProof/>
          <w:lang w:val="en-US"/>
        </w:rPr>
        <w:t>27.</w:t>
      </w:r>
      <w:r w:rsidRPr="00D01B61">
        <w:rPr>
          <w:noProof/>
          <w:lang w:val="en-US"/>
        </w:rPr>
        <w:tab/>
        <w:t>van den Akker CHP, van Goudoever JB, Szajewska H, Embleton ND, Hojsak I, Reid D, Shamir R, Espghan Working Group for Probiotics P, Committee on N. Probiotics for Preterm Infants: A Strain-Specific Systematic Review and Network Meta-analysis. J Pediatr Gastroenterol Nutr 2018;67:103-22.</w:t>
      </w:r>
      <w:bookmarkEnd w:id="27"/>
    </w:p>
    <w:p w14:paraId="2F39A277" w14:textId="77777777" w:rsidR="009763EB" w:rsidRPr="00D01B61" w:rsidRDefault="009763EB" w:rsidP="009763EB">
      <w:pPr>
        <w:pStyle w:val="EndNoteBibliography"/>
        <w:ind w:left="720" w:hanging="720"/>
        <w:rPr>
          <w:noProof/>
          <w:lang w:val="en-US"/>
        </w:rPr>
      </w:pPr>
      <w:bookmarkStart w:id="28" w:name="_ENREF_28"/>
      <w:r w:rsidRPr="00D01B61">
        <w:rPr>
          <w:noProof/>
          <w:lang w:val="en-US"/>
        </w:rPr>
        <w:t>28.</w:t>
      </w:r>
      <w:r w:rsidRPr="00D01B61">
        <w:rPr>
          <w:noProof/>
          <w:lang w:val="en-US"/>
        </w:rPr>
        <w:tab/>
        <w:t>Costeloe K. A placebo controlled randomised Phase 3 trial of Bifidobacterium BBG-001 in very preterm infants. Lancet 2015.</w:t>
      </w:r>
      <w:bookmarkEnd w:id="28"/>
    </w:p>
    <w:p w14:paraId="01AD4D5A" w14:textId="77777777" w:rsidR="009763EB" w:rsidRPr="00D01B61" w:rsidRDefault="009763EB" w:rsidP="009763EB">
      <w:pPr>
        <w:pStyle w:val="EndNoteBibliography"/>
        <w:ind w:left="720" w:hanging="720"/>
        <w:rPr>
          <w:noProof/>
          <w:lang w:val="en-US"/>
        </w:rPr>
      </w:pPr>
      <w:bookmarkStart w:id="29" w:name="_ENREF_29"/>
      <w:r w:rsidRPr="00D01B61">
        <w:rPr>
          <w:noProof/>
          <w:lang w:val="en-US"/>
        </w:rPr>
        <w:t>29.</w:t>
      </w:r>
      <w:r w:rsidRPr="00D01B61">
        <w:rPr>
          <w:noProof/>
          <w:lang w:val="en-US"/>
        </w:rPr>
        <w:tab/>
        <w:t>Abrahamsson TR, Rautava S, Moore AM, Neu J, Sherman PM. The time for a confirmative necrotizing enterocolitis probiotics prevention trial in the extremely low birth weight infant in north america is now! J Pediatr 2014;165:389-94.</w:t>
      </w:r>
      <w:bookmarkEnd w:id="29"/>
    </w:p>
    <w:p w14:paraId="0B499FAB" w14:textId="77777777" w:rsidR="009763EB" w:rsidRPr="00D01B61" w:rsidRDefault="009763EB" w:rsidP="009763EB">
      <w:pPr>
        <w:pStyle w:val="EndNoteBibliography"/>
        <w:ind w:left="720" w:hanging="720"/>
        <w:rPr>
          <w:noProof/>
          <w:lang w:val="en-US"/>
        </w:rPr>
      </w:pPr>
      <w:bookmarkStart w:id="30" w:name="_ENREF_30"/>
      <w:r w:rsidRPr="00D01B61">
        <w:rPr>
          <w:noProof/>
          <w:lang w:val="en-US"/>
        </w:rPr>
        <w:t>30.</w:t>
      </w:r>
      <w:r w:rsidRPr="00D01B61">
        <w:rPr>
          <w:noProof/>
          <w:lang w:val="en-US"/>
        </w:rPr>
        <w:tab/>
        <w:t>Neu JWalker WA. Necrotizing enterocolitis. N Engl J Med 2011;364:255-64.</w:t>
      </w:r>
      <w:bookmarkEnd w:id="30"/>
    </w:p>
    <w:p w14:paraId="3244DACC" w14:textId="77777777" w:rsidR="009763EB" w:rsidRPr="00D01B61" w:rsidRDefault="009763EB" w:rsidP="009763EB">
      <w:pPr>
        <w:pStyle w:val="EndNoteBibliography"/>
        <w:ind w:left="720" w:hanging="720"/>
        <w:rPr>
          <w:noProof/>
          <w:lang w:val="en-US"/>
        </w:rPr>
      </w:pPr>
      <w:bookmarkStart w:id="31" w:name="_ENREF_31"/>
      <w:r w:rsidRPr="00D01B61">
        <w:rPr>
          <w:noProof/>
          <w:lang w:val="en-US"/>
        </w:rPr>
        <w:t>31.</w:t>
      </w:r>
      <w:r w:rsidRPr="00D01B61">
        <w:rPr>
          <w:noProof/>
          <w:lang w:val="en-US"/>
        </w:rPr>
        <w:tab/>
        <w:t>Xu M, Wang J, Wang N, Sun F, Wang L, Liu XH. The Efficacy and Safety of the Probiotic Bacterium Lactobacillus reuteri DSM 17938 for Infantile Colic: A Meta-Analysis of Randomized Controlled Trials. PLoS One 2015;10:e0141445.</w:t>
      </w:r>
      <w:bookmarkEnd w:id="31"/>
    </w:p>
    <w:p w14:paraId="3FDDA899" w14:textId="77777777" w:rsidR="009763EB" w:rsidRPr="00D01B61" w:rsidRDefault="009763EB" w:rsidP="009763EB">
      <w:pPr>
        <w:pStyle w:val="EndNoteBibliography"/>
        <w:ind w:left="720" w:hanging="720"/>
        <w:rPr>
          <w:noProof/>
          <w:lang w:val="en-US"/>
        </w:rPr>
      </w:pPr>
      <w:bookmarkStart w:id="32" w:name="_ENREF_32"/>
      <w:r w:rsidRPr="00D01B61">
        <w:rPr>
          <w:noProof/>
          <w:lang w:val="en-US"/>
        </w:rPr>
        <w:t>32.</w:t>
      </w:r>
      <w:r w:rsidRPr="00D01B61">
        <w:rPr>
          <w:noProof/>
          <w:lang w:val="en-US"/>
        </w:rPr>
        <w:tab/>
        <w:t>Sung V, Hiscock H, Tang ML, Mensah FK, Nation ML, Satzke C, Heine RG, Stock A, Barr RG, Wake M. Treating infant colic with the probiotic Lactobacillus reuteri: double blind, placebo controlled randomised trial. BMJ 2014;348:g2107.</w:t>
      </w:r>
      <w:bookmarkEnd w:id="32"/>
    </w:p>
    <w:p w14:paraId="65AC36F4" w14:textId="77777777" w:rsidR="009763EB" w:rsidRPr="00D01B61" w:rsidRDefault="009763EB" w:rsidP="009763EB">
      <w:pPr>
        <w:pStyle w:val="EndNoteBibliography"/>
        <w:ind w:left="720" w:hanging="720"/>
        <w:rPr>
          <w:noProof/>
          <w:lang w:val="en-US"/>
        </w:rPr>
      </w:pPr>
      <w:bookmarkStart w:id="33" w:name="_ENREF_33"/>
      <w:r w:rsidRPr="00D01B61">
        <w:rPr>
          <w:noProof/>
          <w:lang w:val="en-US"/>
        </w:rPr>
        <w:lastRenderedPageBreak/>
        <w:t>33.</w:t>
      </w:r>
      <w:r w:rsidRPr="00D01B61">
        <w:rPr>
          <w:noProof/>
          <w:lang w:val="en-US"/>
        </w:rPr>
        <w:tab/>
        <w:t>Sari FN, Eras Z, Dizdar EA, Erdeve O, Oguz SS, Uras N, Dilmen U. Do oral probiotics affect growth and neurodevelopmental outcomes in very low-birth-weight preterm infants? Am J Perinatol 2012;29:579-86.</w:t>
      </w:r>
      <w:bookmarkEnd w:id="33"/>
    </w:p>
    <w:p w14:paraId="04971CE0" w14:textId="77777777" w:rsidR="009763EB" w:rsidRPr="00D01B61" w:rsidRDefault="009763EB" w:rsidP="009763EB">
      <w:pPr>
        <w:pStyle w:val="EndNoteBibliography"/>
        <w:ind w:left="720" w:hanging="720"/>
        <w:rPr>
          <w:noProof/>
          <w:lang w:val="en-US"/>
        </w:rPr>
      </w:pPr>
      <w:bookmarkStart w:id="34" w:name="_ENREF_34"/>
      <w:r w:rsidRPr="00D01B61">
        <w:rPr>
          <w:noProof/>
          <w:lang w:val="en-US"/>
        </w:rPr>
        <w:t>34.</w:t>
      </w:r>
      <w:r w:rsidRPr="00D01B61">
        <w:rPr>
          <w:noProof/>
          <w:lang w:val="en-US"/>
        </w:rPr>
        <w:tab/>
        <w:t>Chou IC, Kuo HT, Chang JS, Wu SF, Chiu HY, Su BH, Lin HC. Lack of effects of oral probiotics on growth and neurodevelopmental outcomes in preterm very low birth weight infants. J Pediatr 156:393-6.</w:t>
      </w:r>
      <w:bookmarkEnd w:id="34"/>
    </w:p>
    <w:p w14:paraId="42F8771B" w14:textId="77777777" w:rsidR="009763EB" w:rsidRPr="00D01B61" w:rsidRDefault="009763EB" w:rsidP="009763EB">
      <w:pPr>
        <w:pStyle w:val="EndNoteBibliography"/>
        <w:ind w:left="720" w:hanging="720"/>
        <w:rPr>
          <w:noProof/>
          <w:lang w:val="en-US"/>
        </w:rPr>
      </w:pPr>
      <w:bookmarkStart w:id="35" w:name="_ENREF_35"/>
      <w:r w:rsidRPr="00D01B61">
        <w:rPr>
          <w:noProof/>
          <w:lang w:val="en-US"/>
        </w:rPr>
        <w:t>35.</w:t>
      </w:r>
      <w:r w:rsidRPr="00D01B61">
        <w:rPr>
          <w:noProof/>
          <w:lang w:val="en-US"/>
        </w:rPr>
        <w:tab/>
        <w:t>Lin HC, Hsu CH, Chen HL, Chung MY, Hsu JF, Lien RI, Tsao LY, Chen CH, Su BH. Oral probiotics prevent necrotizing enterocolitis in very low birth weight preterm infants: a multicenter, randomized, controlled trial. Pediatrics 2008;122:693-700.</w:t>
      </w:r>
      <w:bookmarkEnd w:id="35"/>
    </w:p>
    <w:p w14:paraId="3561A978" w14:textId="77777777" w:rsidR="009763EB" w:rsidRPr="00D01B61" w:rsidRDefault="009763EB" w:rsidP="009763EB">
      <w:pPr>
        <w:pStyle w:val="EndNoteBibliography"/>
        <w:ind w:left="720" w:hanging="720"/>
        <w:rPr>
          <w:noProof/>
          <w:lang w:val="en-US"/>
        </w:rPr>
      </w:pPr>
      <w:bookmarkStart w:id="36" w:name="_ENREF_36"/>
      <w:r w:rsidRPr="00D01B61">
        <w:rPr>
          <w:noProof/>
          <w:lang w:val="en-US"/>
        </w:rPr>
        <w:t>36.</w:t>
      </w:r>
      <w:r w:rsidRPr="00D01B61">
        <w:rPr>
          <w:noProof/>
          <w:lang w:val="en-US"/>
        </w:rPr>
        <w:tab/>
        <w:t>Salminen MK, Rautelin H, Tynkkynen S, Poussa T, Saxelin M, Valtonen V, Jarvinen A. Lactobacillus bacteremia, clinical significance, and patient outcome, with special focus on probiotic L. rhamnosus GG. Clin Infect Dis 2004;38:62-9.</w:t>
      </w:r>
      <w:bookmarkEnd w:id="36"/>
    </w:p>
    <w:p w14:paraId="14B87150" w14:textId="77777777" w:rsidR="009763EB" w:rsidRPr="00D01B61" w:rsidRDefault="009763EB" w:rsidP="009763EB">
      <w:pPr>
        <w:pStyle w:val="EndNoteBibliography"/>
        <w:ind w:left="720" w:hanging="720"/>
        <w:rPr>
          <w:noProof/>
          <w:lang w:val="en-US"/>
        </w:rPr>
      </w:pPr>
      <w:bookmarkStart w:id="37" w:name="_ENREF_37"/>
      <w:r w:rsidRPr="00D01B61">
        <w:rPr>
          <w:noProof/>
          <w:lang w:val="en-US"/>
        </w:rPr>
        <w:t>37.</w:t>
      </w:r>
      <w:r w:rsidRPr="00D01B61">
        <w:rPr>
          <w:noProof/>
          <w:lang w:val="en-US"/>
        </w:rPr>
        <w:tab/>
        <w:t>Jenke A, Ruf EM, Hoppe T, Heldmann M, Wirth S. Bifidobacterium septicaemia in an extremely low-birthweight infant under probiotic therapy. Archives of disease in childhood. Fetal and neonatal edition 2012;97:F217-8.</w:t>
      </w:r>
      <w:bookmarkEnd w:id="37"/>
    </w:p>
    <w:p w14:paraId="58857496" w14:textId="77777777" w:rsidR="009763EB" w:rsidRPr="00D01B61" w:rsidRDefault="009763EB" w:rsidP="009763EB">
      <w:pPr>
        <w:pStyle w:val="EndNoteBibliography"/>
        <w:ind w:left="720" w:hanging="720"/>
        <w:rPr>
          <w:noProof/>
          <w:lang w:val="en-US"/>
        </w:rPr>
      </w:pPr>
      <w:bookmarkStart w:id="38" w:name="_ENREF_38"/>
      <w:r w:rsidRPr="00D01B61">
        <w:rPr>
          <w:noProof/>
          <w:lang w:val="en-US"/>
        </w:rPr>
        <w:t>38.</w:t>
      </w:r>
      <w:r w:rsidRPr="00D01B61">
        <w:rPr>
          <w:noProof/>
          <w:lang w:val="en-US"/>
        </w:rPr>
        <w:tab/>
        <w:t>de Groote MA, Frank DN, Dowell E, Glode MP, Pace NR. Lactobacillus rhamnosus GG bacteremia associated with probiotic use in a child with short gut syndrome. The Pediatric infectious disease journal 2005;24:278-80.</w:t>
      </w:r>
      <w:bookmarkEnd w:id="38"/>
    </w:p>
    <w:p w14:paraId="2FEAADCB" w14:textId="77777777" w:rsidR="009763EB" w:rsidRPr="00D01B61" w:rsidRDefault="009763EB" w:rsidP="009763EB">
      <w:pPr>
        <w:pStyle w:val="EndNoteBibliography"/>
        <w:ind w:left="720" w:hanging="720"/>
        <w:rPr>
          <w:noProof/>
          <w:lang w:val="en-US"/>
        </w:rPr>
      </w:pPr>
      <w:bookmarkStart w:id="39" w:name="_ENREF_39"/>
      <w:r w:rsidRPr="00D01B61">
        <w:rPr>
          <w:noProof/>
          <w:lang w:val="en-US"/>
        </w:rPr>
        <w:t>39.</w:t>
      </w:r>
      <w:r w:rsidRPr="00D01B61">
        <w:rPr>
          <w:noProof/>
          <w:lang w:val="en-US"/>
        </w:rPr>
        <w:tab/>
        <w:t>Topcuoglu S, Gursoy T, Ovali F, Serce O, Karatekin G. A new risk factor for neonatal vancomycin resistant Enterococcus colonisation: bacterial probiotics. J Matern Fetal Neona 2014:1-10.</w:t>
      </w:r>
      <w:bookmarkEnd w:id="39"/>
    </w:p>
    <w:p w14:paraId="5995B7DA" w14:textId="77777777" w:rsidR="009763EB" w:rsidRPr="009763EB" w:rsidRDefault="009763EB" w:rsidP="009763EB">
      <w:pPr>
        <w:pStyle w:val="EndNoteBibliography"/>
        <w:ind w:left="720" w:hanging="720"/>
        <w:rPr>
          <w:noProof/>
        </w:rPr>
      </w:pPr>
      <w:bookmarkStart w:id="40" w:name="_ENREF_40"/>
      <w:r w:rsidRPr="00D01B61">
        <w:rPr>
          <w:noProof/>
          <w:lang w:val="en-US"/>
        </w:rPr>
        <w:t>40.</w:t>
      </w:r>
      <w:r w:rsidRPr="00D01B61">
        <w:rPr>
          <w:noProof/>
          <w:lang w:val="en-US"/>
        </w:rPr>
        <w:tab/>
        <w:t xml:space="preserve">Szajewska H, Gyrczuk E, Horvath A. Lactobacillus reuteri DSM 17938 for the Management of Infantile Colic in Breastfed Infants: A Randomized, Double-Blind, Placebo-Controlled Trial. </w:t>
      </w:r>
      <w:r w:rsidRPr="009763EB">
        <w:rPr>
          <w:noProof/>
        </w:rPr>
        <w:t>J Pediatr 2012.</w:t>
      </w:r>
      <w:bookmarkEnd w:id="40"/>
    </w:p>
    <w:p w14:paraId="515E15F5" w14:textId="591A1B49" w:rsidR="002144BA" w:rsidRPr="00B42FE1" w:rsidRDefault="00322D24" w:rsidP="003667F3">
      <w:pPr>
        <w:ind w:left="720" w:hanging="720"/>
      </w:pPr>
      <w:r w:rsidRPr="00B42FE1">
        <w:fldChar w:fldCharType="end"/>
      </w:r>
    </w:p>
    <w:p w14:paraId="0E4B7E3A" w14:textId="77777777" w:rsidR="00AB0010" w:rsidRDefault="00AB0010" w:rsidP="003667F3">
      <w:pPr>
        <w:ind w:left="720" w:hanging="720"/>
      </w:pPr>
    </w:p>
    <w:p w14:paraId="0E3AE753" w14:textId="77777777" w:rsidR="00F57D99" w:rsidRDefault="00F57D99" w:rsidP="003667F3">
      <w:pPr>
        <w:ind w:left="720" w:hanging="720"/>
      </w:pPr>
    </w:p>
    <w:p w14:paraId="16B1C708" w14:textId="0EBA6934" w:rsidR="00AB0010" w:rsidRDefault="00AB0010" w:rsidP="00AB0010">
      <w:pPr>
        <w:rPr>
          <w:b/>
        </w:rPr>
      </w:pPr>
      <w:r>
        <w:rPr>
          <w:b/>
        </w:rPr>
        <w:t xml:space="preserve">9. </w:t>
      </w:r>
      <w:r w:rsidRPr="00644874">
        <w:rPr>
          <w:b/>
        </w:rPr>
        <w:t>Jävsdeklaration</w:t>
      </w:r>
    </w:p>
    <w:p w14:paraId="7E0BA6FE" w14:textId="7FF7EA54" w:rsidR="00832410" w:rsidRPr="00832410" w:rsidRDefault="00AB0010" w:rsidP="00832410">
      <w:pPr>
        <w:rPr>
          <w:rFonts w:ascii="Times New Roman" w:eastAsia="Times New Roman" w:hAnsi="Times New Roman" w:cs="Times New Roman"/>
        </w:rPr>
      </w:pPr>
      <w:r w:rsidRPr="00AB0010">
        <w:t xml:space="preserve">Thomas </w:t>
      </w:r>
      <w:r>
        <w:t>Abrahamsson har fått föreläsararvode</w:t>
      </w:r>
      <w:r w:rsidR="00FD2251">
        <w:t xml:space="preserve"> </w:t>
      </w:r>
      <w:r w:rsidR="00560F6D">
        <w:t xml:space="preserve">av </w:t>
      </w:r>
      <w:proofErr w:type="spellStart"/>
      <w:r w:rsidR="00560F6D">
        <w:t>Biogaia</w:t>
      </w:r>
      <w:proofErr w:type="spellEnd"/>
      <w:r w:rsidR="00560F6D">
        <w:t xml:space="preserve"> AB </w:t>
      </w:r>
      <w:r w:rsidR="00321DA6">
        <w:t>och medel till</w:t>
      </w:r>
      <w:r w:rsidR="00FD2251">
        <w:t xml:space="preserve"> forskningsstudie</w:t>
      </w:r>
      <w:r w:rsidR="00560F6D">
        <w:t xml:space="preserve">r </w:t>
      </w:r>
      <w:r w:rsidR="00FD2251">
        <w:t>av</w:t>
      </w:r>
      <w:r>
        <w:t xml:space="preserve"> </w:t>
      </w:r>
      <w:proofErr w:type="spellStart"/>
      <w:r w:rsidRPr="00AB0010">
        <w:t>Biogaia</w:t>
      </w:r>
      <w:proofErr w:type="spellEnd"/>
      <w:r w:rsidR="00FD2251">
        <w:t xml:space="preserve"> AB</w:t>
      </w:r>
      <w:r w:rsidR="00560F6D">
        <w:t xml:space="preserve"> och </w:t>
      </w:r>
      <w:proofErr w:type="spellStart"/>
      <w:r w:rsidR="004834AF">
        <w:t>P</w:t>
      </w:r>
      <w:r w:rsidR="00560F6D">
        <w:t>rolacta</w:t>
      </w:r>
      <w:proofErr w:type="spellEnd"/>
      <w:r w:rsidR="00560F6D">
        <w:t xml:space="preserve"> </w:t>
      </w:r>
      <w:proofErr w:type="spellStart"/>
      <w:r w:rsidR="00560F6D">
        <w:t>Bioscience</w:t>
      </w:r>
      <w:proofErr w:type="spellEnd"/>
      <w:r w:rsidR="004448ED">
        <w:t xml:space="preserve">. </w:t>
      </w:r>
      <w:r w:rsidR="00EA7CCD">
        <w:t xml:space="preserve">Magnus Domellöf har fått föreläsararvode från Semper, Nestlé, </w:t>
      </w:r>
      <w:proofErr w:type="spellStart"/>
      <w:r w:rsidR="00EA7CCD">
        <w:t>Nu</w:t>
      </w:r>
      <w:r w:rsidR="00A90D7E">
        <w:t>tricia</w:t>
      </w:r>
      <w:proofErr w:type="spellEnd"/>
      <w:r w:rsidR="00A90D7E">
        <w:t>,</w:t>
      </w:r>
      <w:r w:rsidR="00EA7CCD">
        <w:t xml:space="preserve"> </w:t>
      </w:r>
      <w:proofErr w:type="spellStart"/>
      <w:r w:rsidR="00EA7CCD">
        <w:t>Mead</w:t>
      </w:r>
      <w:proofErr w:type="spellEnd"/>
      <w:r w:rsidR="00EA7CCD">
        <w:t xml:space="preserve"> Johnsson och Baxter samt medel till forskningsstudie av Semper, Nestlé och Baxter.</w:t>
      </w:r>
      <w:r w:rsidR="004448ED">
        <w:t xml:space="preserve"> Ingrid </w:t>
      </w:r>
      <w:r w:rsidR="00022355">
        <w:t xml:space="preserve">Hansen </w:t>
      </w:r>
      <w:proofErr w:type="spellStart"/>
      <w:r w:rsidR="004448ED">
        <w:t>Pupp</w:t>
      </w:r>
      <w:proofErr w:type="spellEnd"/>
      <w:r w:rsidR="00555DDC">
        <w:t xml:space="preserve"> har fått konsultarvode och är prövare i en studie sponsrad av Shire /Takeda.</w:t>
      </w:r>
      <w:r w:rsidR="00E40D71">
        <w:t xml:space="preserve"> </w:t>
      </w:r>
      <w:r w:rsidR="00321DA6">
        <w:t xml:space="preserve">Anders </w:t>
      </w:r>
      <w:proofErr w:type="spellStart"/>
      <w:r w:rsidR="00321DA6">
        <w:t>Elfvin</w:t>
      </w:r>
      <w:proofErr w:type="spellEnd"/>
      <w:r w:rsidR="00321DA6">
        <w:t xml:space="preserve"> har fått föreläsningsarvode från Baxter och är prövare i en studie som </w:t>
      </w:r>
      <w:proofErr w:type="spellStart"/>
      <w:r w:rsidR="00321DA6">
        <w:t>Prolacta</w:t>
      </w:r>
      <w:proofErr w:type="spellEnd"/>
      <w:r w:rsidR="00321DA6">
        <w:t xml:space="preserve"> </w:t>
      </w:r>
      <w:proofErr w:type="spellStart"/>
      <w:r w:rsidR="00321DA6">
        <w:t>Bioscience</w:t>
      </w:r>
      <w:proofErr w:type="spellEnd"/>
      <w:r w:rsidR="00321DA6">
        <w:t xml:space="preserve"> sponsrar. </w:t>
      </w:r>
      <w:r w:rsidR="00A112CD" w:rsidRPr="00A112CD">
        <w:t>Dirk Wackernagel</w:t>
      </w:r>
      <w:r w:rsidR="00321DA6">
        <w:t xml:space="preserve"> har få</w:t>
      </w:r>
      <w:r w:rsidR="00994F3A">
        <w:t>tt föreläsararvode av Baxter.</w:t>
      </w:r>
      <w:r w:rsidR="00832410" w:rsidRPr="00832410">
        <w:rPr>
          <w:rFonts w:ascii="Times New Roman" w:eastAsia="Times New Roman" w:hAnsi="Times New Roman" w:cs="Times New Roman"/>
          <w:color w:val="000000"/>
        </w:rPr>
        <w:t xml:space="preserve"> Fredrik </w:t>
      </w:r>
      <w:proofErr w:type="spellStart"/>
      <w:r w:rsidR="00832410" w:rsidRPr="00832410">
        <w:rPr>
          <w:rFonts w:ascii="Times New Roman" w:eastAsia="Times New Roman" w:hAnsi="Times New Roman" w:cs="Times New Roman"/>
          <w:color w:val="000000"/>
        </w:rPr>
        <w:t>Ahlsson</w:t>
      </w:r>
      <w:proofErr w:type="spellEnd"/>
      <w:r w:rsidR="00832410" w:rsidRPr="00832410">
        <w:rPr>
          <w:rFonts w:ascii="Times New Roman" w:eastAsia="Times New Roman" w:hAnsi="Times New Roman" w:cs="Times New Roman"/>
          <w:color w:val="000000"/>
        </w:rPr>
        <w:t xml:space="preserve"> har fått föreläsningsarvode av Baxter och är prövare i en studie som </w:t>
      </w:r>
      <w:proofErr w:type="spellStart"/>
      <w:r w:rsidR="00832410" w:rsidRPr="00832410">
        <w:rPr>
          <w:rFonts w:ascii="Times New Roman" w:eastAsia="Times New Roman" w:hAnsi="Times New Roman" w:cs="Times New Roman"/>
          <w:color w:val="000000"/>
        </w:rPr>
        <w:t>Prolacta</w:t>
      </w:r>
      <w:proofErr w:type="spellEnd"/>
      <w:r w:rsidR="00832410">
        <w:rPr>
          <w:rFonts w:ascii="Times New Roman" w:eastAsia="Times New Roman" w:hAnsi="Times New Roman" w:cs="Times New Roman"/>
          <w:color w:val="000000"/>
        </w:rPr>
        <w:t xml:space="preserve"> </w:t>
      </w:r>
      <w:proofErr w:type="spellStart"/>
      <w:r w:rsidR="00832410">
        <w:rPr>
          <w:rFonts w:ascii="Times New Roman" w:eastAsia="Times New Roman" w:hAnsi="Times New Roman" w:cs="Times New Roman"/>
          <w:color w:val="000000"/>
        </w:rPr>
        <w:t>Bioscience</w:t>
      </w:r>
      <w:proofErr w:type="spellEnd"/>
      <w:r w:rsidR="00832410" w:rsidRPr="00832410">
        <w:rPr>
          <w:rFonts w:ascii="Times New Roman" w:eastAsia="Times New Roman" w:hAnsi="Times New Roman" w:cs="Times New Roman"/>
          <w:color w:val="000000"/>
        </w:rPr>
        <w:t xml:space="preserve"> sponsrar</w:t>
      </w:r>
      <w:r w:rsidR="00FA7359">
        <w:rPr>
          <w:rFonts w:ascii="Times New Roman" w:eastAsia="Times New Roman" w:hAnsi="Times New Roman" w:cs="Times New Roman"/>
          <w:color w:val="000000"/>
        </w:rPr>
        <w:t xml:space="preserve">. Barbro </w:t>
      </w:r>
      <w:proofErr w:type="spellStart"/>
      <w:r w:rsidR="00FA7359">
        <w:rPr>
          <w:rFonts w:ascii="Times New Roman" w:eastAsia="Times New Roman" w:hAnsi="Times New Roman" w:cs="Times New Roman"/>
          <w:color w:val="000000"/>
        </w:rPr>
        <w:t>Diderholm</w:t>
      </w:r>
      <w:proofErr w:type="spellEnd"/>
      <w:r w:rsidR="00FA7359">
        <w:rPr>
          <w:rFonts w:ascii="Times New Roman" w:eastAsia="Times New Roman" w:hAnsi="Times New Roman" w:cs="Times New Roman"/>
          <w:color w:val="000000"/>
        </w:rPr>
        <w:t xml:space="preserve"> har inte något potentiellt jäv att uppge.</w:t>
      </w:r>
    </w:p>
    <w:p w14:paraId="11D497F4" w14:textId="6C3A09F0" w:rsidR="004448ED" w:rsidRPr="00AB0010" w:rsidRDefault="004448ED" w:rsidP="00AB0010"/>
    <w:sectPr w:rsidR="004448ED" w:rsidRPr="00AB0010" w:rsidSect="0042159E">
      <w:head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86DF4" w14:textId="77777777" w:rsidR="003D14DD" w:rsidRDefault="003D14DD" w:rsidP="00D92918">
      <w:r>
        <w:separator/>
      </w:r>
    </w:p>
  </w:endnote>
  <w:endnote w:type="continuationSeparator" w:id="0">
    <w:p w14:paraId="716B069E" w14:textId="77777777" w:rsidR="003D14DD" w:rsidRDefault="003D14DD" w:rsidP="00D929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AC9C20" w14:textId="77777777" w:rsidR="003D14DD" w:rsidRDefault="003D14DD" w:rsidP="00D92918">
      <w:r>
        <w:separator/>
      </w:r>
    </w:p>
  </w:footnote>
  <w:footnote w:type="continuationSeparator" w:id="0">
    <w:p w14:paraId="062EF3AA" w14:textId="77777777" w:rsidR="003D14DD" w:rsidRDefault="003D14DD" w:rsidP="00D929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B6A9" w14:textId="19B756E8" w:rsidR="00D01B61" w:rsidRDefault="00D01B61">
    <w:pPr>
      <w:pStyle w:val="Sidhuvud"/>
    </w:pPr>
    <w:r>
      <w:t xml:space="preserve">Version </w:t>
    </w:r>
    <w:r w:rsidR="005F44B6">
      <w:t>2</w:t>
    </w:r>
    <w:r>
      <w:t>, 2020-</w:t>
    </w:r>
    <w:r w:rsidR="009B06A0">
      <w:t>02-0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37F39"/>
    <w:multiLevelType w:val="hybridMultilevel"/>
    <w:tmpl w:val="7F660A4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B434C33"/>
    <w:multiLevelType w:val="hybridMultilevel"/>
    <w:tmpl w:val="14D0B03A"/>
    <w:lvl w:ilvl="0" w:tplc="041D0001">
      <w:start w:val="1"/>
      <w:numFmt w:val="bullet"/>
      <w:lvlText w:val=""/>
      <w:lvlJc w:val="left"/>
      <w:pPr>
        <w:ind w:left="720" w:hanging="360"/>
      </w:pPr>
      <w:rPr>
        <w:rFonts w:ascii="Symbol" w:hAnsi="Symbol"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1D0265B"/>
    <w:multiLevelType w:val="hybridMultilevel"/>
    <w:tmpl w:val="7D301D0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581C70EC"/>
    <w:multiLevelType w:val="hybridMultilevel"/>
    <w:tmpl w:val="B0D0BBF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Exp Aller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xevw5pgaes51e22ps59t2r9pwee5frdz5s&quot;&gt;Thomas litteratur 090503&lt;record-ids&gt;&lt;item&gt;136&lt;/item&gt;&lt;item&gt;164&lt;/item&gt;&lt;item&gt;172&lt;/item&gt;&lt;item&gt;173&lt;/item&gt;&lt;item&gt;188&lt;/item&gt;&lt;item&gt;191&lt;/item&gt;&lt;item&gt;480&lt;/item&gt;&lt;item&gt;483&lt;/item&gt;&lt;item&gt;491&lt;/item&gt;&lt;item&gt;504&lt;/item&gt;&lt;item&gt;516&lt;/item&gt;&lt;item&gt;517&lt;/item&gt;&lt;item&gt;518&lt;/item&gt;&lt;item&gt;519&lt;/item&gt;&lt;item&gt;520&lt;/item&gt;&lt;item&gt;561&lt;/item&gt;&lt;item&gt;584&lt;/item&gt;&lt;item&gt;621&lt;/item&gt;&lt;item&gt;628&lt;/item&gt;&lt;item&gt;650&lt;/item&gt;&lt;item&gt;679&lt;/item&gt;&lt;item&gt;743&lt;/item&gt;&lt;item&gt;998&lt;/item&gt;&lt;item&gt;1028&lt;/item&gt;&lt;item&gt;1084&lt;/item&gt;&lt;item&gt;1177&lt;/item&gt;&lt;item&gt;1194&lt;/item&gt;&lt;item&gt;1196&lt;/item&gt;&lt;item&gt;1206&lt;/item&gt;&lt;item&gt;1255&lt;/item&gt;&lt;item&gt;1340&lt;/item&gt;&lt;item&gt;1346&lt;/item&gt;&lt;item&gt;1368&lt;/item&gt;&lt;item&gt;1404&lt;/item&gt;&lt;item&gt;1409&lt;/item&gt;&lt;item&gt;1448&lt;/item&gt;&lt;item&gt;1503&lt;/item&gt;&lt;item&gt;1602&lt;/item&gt;&lt;item&gt;1649&lt;/item&gt;&lt;item&gt;1661&lt;/item&gt;&lt;/record-ids&gt;&lt;/item&gt;&lt;/Libraries&gt;"/>
  </w:docVars>
  <w:rsids>
    <w:rsidRoot w:val="00333DB5"/>
    <w:rsid w:val="00000D89"/>
    <w:rsid w:val="000109F9"/>
    <w:rsid w:val="000214C6"/>
    <w:rsid w:val="00022355"/>
    <w:rsid w:val="00025FEE"/>
    <w:rsid w:val="000304B0"/>
    <w:rsid w:val="00040B14"/>
    <w:rsid w:val="00045C99"/>
    <w:rsid w:val="000B332B"/>
    <w:rsid w:val="000C23DE"/>
    <w:rsid w:val="000F09A0"/>
    <w:rsid w:val="001010E3"/>
    <w:rsid w:val="001121A7"/>
    <w:rsid w:val="001218B7"/>
    <w:rsid w:val="001343F1"/>
    <w:rsid w:val="00134CEE"/>
    <w:rsid w:val="001369B4"/>
    <w:rsid w:val="00147049"/>
    <w:rsid w:val="001A76AD"/>
    <w:rsid w:val="001B3D95"/>
    <w:rsid w:val="001B6325"/>
    <w:rsid w:val="001D13B4"/>
    <w:rsid w:val="001F0745"/>
    <w:rsid w:val="001F44C1"/>
    <w:rsid w:val="00205396"/>
    <w:rsid w:val="002144BA"/>
    <w:rsid w:val="00215982"/>
    <w:rsid w:val="00221F1D"/>
    <w:rsid w:val="00241985"/>
    <w:rsid w:val="00244BC0"/>
    <w:rsid w:val="00261A43"/>
    <w:rsid w:val="00272041"/>
    <w:rsid w:val="0027622F"/>
    <w:rsid w:val="002826D0"/>
    <w:rsid w:val="00282B22"/>
    <w:rsid w:val="00287B8A"/>
    <w:rsid w:val="0029083C"/>
    <w:rsid w:val="00297C39"/>
    <w:rsid w:val="002C6861"/>
    <w:rsid w:val="002D3E2B"/>
    <w:rsid w:val="003009C9"/>
    <w:rsid w:val="00315DA9"/>
    <w:rsid w:val="00321DA6"/>
    <w:rsid w:val="00322D24"/>
    <w:rsid w:val="00325071"/>
    <w:rsid w:val="00326AB8"/>
    <w:rsid w:val="00333DB5"/>
    <w:rsid w:val="00334E60"/>
    <w:rsid w:val="003419F4"/>
    <w:rsid w:val="0034261B"/>
    <w:rsid w:val="003667F3"/>
    <w:rsid w:val="003747BB"/>
    <w:rsid w:val="003C7240"/>
    <w:rsid w:val="003C7262"/>
    <w:rsid w:val="003D14DD"/>
    <w:rsid w:val="003D1C41"/>
    <w:rsid w:val="003E5E5A"/>
    <w:rsid w:val="003E764F"/>
    <w:rsid w:val="003F43CD"/>
    <w:rsid w:val="00412784"/>
    <w:rsid w:val="0042159E"/>
    <w:rsid w:val="004307F3"/>
    <w:rsid w:val="004448ED"/>
    <w:rsid w:val="004610BD"/>
    <w:rsid w:val="004671E0"/>
    <w:rsid w:val="004755FA"/>
    <w:rsid w:val="00483436"/>
    <w:rsid w:val="004834AF"/>
    <w:rsid w:val="004A0BF6"/>
    <w:rsid w:val="004A5221"/>
    <w:rsid w:val="004A6312"/>
    <w:rsid w:val="004B1107"/>
    <w:rsid w:val="004B440B"/>
    <w:rsid w:val="004D5C1A"/>
    <w:rsid w:val="004D64FA"/>
    <w:rsid w:val="004D68A8"/>
    <w:rsid w:val="004E4FE2"/>
    <w:rsid w:val="0050656E"/>
    <w:rsid w:val="00511BD5"/>
    <w:rsid w:val="005145A1"/>
    <w:rsid w:val="0052261A"/>
    <w:rsid w:val="00531E77"/>
    <w:rsid w:val="005370D8"/>
    <w:rsid w:val="00555DDC"/>
    <w:rsid w:val="00560441"/>
    <w:rsid w:val="00560F6D"/>
    <w:rsid w:val="005667F8"/>
    <w:rsid w:val="00572371"/>
    <w:rsid w:val="00576717"/>
    <w:rsid w:val="005767DC"/>
    <w:rsid w:val="005912EA"/>
    <w:rsid w:val="005B64F4"/>
    <w:rsid w:val="005D0D66"/>
    <w:rsid w:val="005D6123"/>
    <w:rsid w:val="005F3729"/>
    <w:rsid w:val="005F44B6"/>
    <w:rsid w:val="005F5EC1"/>
    <w:rsid w:val="005F6481"/>
    <w:rsid w:val="005F6697"/>
    <w:rsid w:val="00603AC3"/>
    <w:rsid w:val="00607842"/>
    <w:rsid w:val="00613A9B"/>
    <w:rsid w:val="00623E79"/>
    <w:rsid w:val="00631306"/>
    <w:rsid w:val="006319BC"/>
    <w:rsid w:val="00633083"/>
    <w:rsid w:val="0063468E"/>
    <w:rsid w:val="00641A5D"/>
    <w:rsid w:val="00644874"/>
    <w:rsid w:val="00652558"/>
    <w:rsid w:val="00660364"/>
    <w:rsid w:val="00672F63"/>
    <w:rsid w:val="00684448"/>
    <w:rsid w:val="006905FD"/>
    <w:rsid w:val="00690796"/>
    <w:rsid w:val="006B25AE"/>
    <w:rsid w:val="006C3597"/>
    <w:rsid w:val="006D148B"/>
    <w:rsid w:val="006E1245"/>
    <w:rsid w:val="00714B9A"/>
    <w:rsid w:val="007341D4"/>
    <w:rsid w:val="00735C05"/>
    <w:rsid w:val="00780337"/>
    <w:rsid w:val="0079583D"/>
    <w:rsid w:val="007A11A0"/>
    <w:rsid w:val="007A715D"/>
    <w:rsid w:val="007D1905"/>
    <w:rsid w:val="007D33C2"/>
    <w:rsid w:val="007D79D5"/>
    <w:rsid w:val="00804D1A"/>
    <w:rsid w:val="00805657"/>
    <w:rsid w:val="008074F3"/>
    <w:rsid w:val="00827086"/>
    <w:rsid w:val="00832410"/>
    <w:rsid w:val="00837DD2"/>
    <w:rsid w:val="00843F30"/>
    <w:rsid w:val="008471E2"/>
    <w:rsid w:val="00860325"/>
    <w:rsid w:val="00864BD0"/>
    <w:rsid w:val="00871E8E"/>
    <w:rsid w:val="00877951"/>
    <w:rsid w:val="00882579"/>
    <w:rsid w:val="00886B42"/>
    <w:rsid w:val="0089400F"/>
    <w:rsid w:val="008D5BDC"/>
    <w:rsid w:val="008E3204"/>
    <w:rsid w:val="008F436E"/>
    <w:rsid w:val="009102CF"/>
    <w:rsid w:val="009123D2"/>
    <w:rsid w:val="00912721"/>
    <w:rsid w:val="009172B3"/>
    <w:rsid w:val="00923FB0"/>
    <w:rsid w:val="009262A2"/>
    <w:rsid w:val="00935299"/>
    <w:rsid w:val="009444CD"/>
    <w:rsid w:val="00944CE4"/>
    <w:rsid w:val="00952917"/>
    <w:rsid w:val="009763EB"/>
    <w:rsid w:val="00994F3A"/>
    <w:rsid w:val="009957C1"/>
    <w:rsid w:val="0099725D"/>
    <w:rsid w:val="009B06A0"/>
    <w:rsid w:val="009C33D2"/>
    <w:rsid w:val="009E127F"/>
    <w:rsid w:val="009F1E40"/>
    <w:rsid w:val="009F73D2"/>
    <w:rsid w:val="00A026AD"/>
    <w:rsid w:val="00A05178"/>
    <w:rsid w:val="00A112CD"/>
    <w:rsid w:val="00A11BB0"/>
    <w:rsid w:val="00A15791"/>
    <w:rsid w:val="00A17AAE"/>
    <w:rsid w:val="00A27C69"/>
    <w:rsid w:val="00A333A2"/>
    <w:rsid w:val="00A36ACD"/>
    <w:rsid w:val="00A378D8"/>
    <w:rsid w:val="00A527A5"/>
    <w:rsid w:val="00A53B3E"/>
    <w:rsid w:val="00A65BAB"/>
    <w:rsid w:val="00A71B7A"/>
    <w:rsid w:val="00A72B80"/>
    <w:rsid w:val="00A7735E"/>
    <w:rsid w:val="00A810EF"/>
    <w:rsid w:val="00A85603"/>
    <w:rsid w:val="00A90639"/>
    <w:rsid w:val="00A90D7E"/>
    <w:rsid w:val="00A931DC"/>
    <w:rsid w:val="00A97C96"/>
    <w:rsid w:val="00AB0010"/>
    <w:rsid w:val="00AC6546"/>
    <w:rsid w:val="00AD1557"/>
    <w:rsid w:val="00AD6B65"/>
    <w:rsid w:val="00AE098A"/>
    <w:rsid w:val="00B41C6C"/>
    <w:rsid w:val="00B42FE1"/>
    <w:rsid w:val="00B431CC"/>
    <w:rsid w:val="00B52F96"/>
    <w:rsid w:val="00B672E8"/>
    <w:rsid w:val="00B6767C"/>
    <w:rsid w:val="00B72260"/>
    <w:rsid w:val="00B74C95"/>
    <w:rsid w:val="00B80E3B"/>
    <w:rsid w:val="00BA5F06"/>
    <w:rsid w:val="00BC61EA"/>
    <w:rsid w:val="00BC7703"/>
    <w:rsid w:val="00BD0579"/>
    <w:rsid w:val="00BD65AF"/>
    <w:rsid w:val="00BF15D6"/>
    <w:rsid w:val="00BF1C08"/>
    <w:rsid w:val="00C1723A"/>
    <w:rsid w:val="00C34D3C"/>
    <w:rsid w:val="00C41715"/>
    <w:rsid w:val="00C52113"/>
    <w:rsid w:val="00C5285E"/>
    <w:rsid w:val="00C56636"/>
    <w:rsid w:val="00C577B9"/>
    <w:rsid w:val="00C7353B"/>
    <w:rsid w:val="00C824C9"/>
    <w:rsid w:val="00C85C1B"/>
    <w:rsid w:val="00C964F9"/>
    <w:rsid w:val="00CA4936"/>
    <w:rsid w:val="00CA6821"/>
    <w:rsid w:val="00CB30C7"/>
    <w:rsid w:val="00CB6CA3"/>
    <w:rsid w:val="00CB7A09"/>
    <w:rsid w:val="00CC560A"/>
    <w:rsid w:val="00CD2765"/>
    <w:rsid w:val="00CD400E"/>
    <w:rsid w:val="00CE153D"/>
    <w:rsid w:val="00CE558B"/>
    <w:rsid w:val="00CF0C9C"/>
    <w:rsid w:val="00CF5184"/>
    <w:rsid w:val="00D01B61"/>
    <w:rsid w:val="00D01C92"/>
    <w:rsid w:val="00D04FA6"/>
    <w:rsid w:val="00D06EA7"/>
    <w:rsid w:val="00D10A1A"/>
    <w:rsid w:val="00D20C85"/>
    <w:rsid w:val="00D260E6"/>
    <w:rsid w:val="00D27372"/>
    <w:rsid w:val="00D33E84"/>
    <w:rsid w:val="00D34B02"/>
    <w:rsid w:val="00D40961"/>
    <w:rsid w:val="00D4110E"/>
    <w:rsid w:val="00D53A70"/>
    <w:rsid w:val="00D67E93"/>
    <w:rsid w:val="00D70761"/>
    <w:rsid w:val="00D720A0"/>
    <w:rsid w:val="00D73338"/>
    <w:rsid w:val="00D740EE"/>
    <w:rsid w:val="00D7594E"/>
    <w:rsid w:val="00D80324"/>
    <w:rsid w:val="00D849D3"/>
    <w:rsid w:val="00D92918"/>
    <w:rsid w:val="00DB14A7"/>
    <w:rsid w:val="00DB405D"/>
    <w:rsid w:val="00DD5E11"/>
    <w:rsid w:val="00DF6EE8"/>
    <w:rsid w:val="00DF700F"/>
    <w:rsid w:val="00E0345E"/>
    <w:rsid w:val="00E04BE8"/>
    <w:rsid w:val="00E153F2"/>
    <w:rsid w:val="00E156EC"/>
    <w:rsid w:val="00E25E47"/>
    <w:rsid w:val="00E32968"/>
    <w:rsid w:val="00E40D71"/>
    <w:rsid w:val="00E42D6F"/>
    <w:rsid w:val="00E72D11"/>
    <w:rsid w:val="00E7780F"/>
    <w:rsid w:val="00E80F71"/>
    <w:rsid w:val="00EA1658"/>
    <w:rsid w:val="00EA4BB4"/>
    <w:rsid w:val="00EA7CCD"/>
    <w:rsid w:val="00EB4BBA"/>
    <w:rsid w:val="00EB6C89"/>
    <w:rsid w:val="00EC1272"/>
    <w:rsid w:val="00EC7076"/>
    <w:rsid w:val="00EF0AB5"/>
    <w:rsid w:val="00EF0E78"/>
    <w:rsid w:val="00EF4A0F"/>
    <w:rsid w:val="00F00F31"/>
    <w:rsid w:val="00F10780"/>
    <w:rsid w:val="00F12E21"/>
    <w:rsid w:val="00F30C2C"/>
    <w:rsid w:val="00F34329"/>
    <w:rsid w:val="00F366F0"/>
    <w:rsid w:val="00F41124"/>
    <w:rsid w:val="00F4727B"/>
    <w:rsid w:val="00F53C52"/>
    <w:rsid w:val="00F54BE8"/>
    <w:rsid w:val="00F57D99"/>
    <w:rsid w:val="00F6388E"/>
    <w:rsid w:val="00F712E3"/>
    <w:rsid w:val="00F84775"/>
    <w:rsid w:val="00F85E06"/>
    <w:rsid w:val="00F86976"/>
    <w:rsid w:val="00FA5C8A"/>
    <w:rsid w:val="00FA7359"/>
    <w:rsid w:val="00FB0DB0"/>
    <w:rsid w:val="00FC2865"/>
    <w:rsid w:val="00FC5708"/>
    <w:rsid w:val="00FD2251"/>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3A5542"/>
  <w15:docId w15:val="{BC8431BD-C668-224E-90C2-CC91FD706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3DB5"/>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80E3B"/>
    <w:pPr>
      <w:ind w:left="720"/>
      <w:contextualSpacing/>
    </w:pPr>
  </w:style>
  <w:style w:type="character" w:styleId="Hyperlnk">
    <w:name w:val="Hyperlink"/>
    <w:basedOn w:val="Standardstycketeckensnitt"/>
    <w:uiPriority w:val="99"/>
    <w:unhideWhenUsed/>
    <w:rsid w:val="00D06EA7"/>
    <w:rPr>
      <w:color w:val="0000FF" w:themeColor="hyperlink"/>
      <w:u w:val="single"/>
    </w:rPr>
  </w:style>
  <w:style w:type="paragraph" w:styleId="Sidhuvud">
    <w:name w:val="header"/>
    <w:basedOn w:val="Normal"/>
    <w:link w:val="SidhuvudChar"/>
    <w:uiPriority w:val="99"/>
    <w:unhideWhenUsed/>
    <w:rsid w:val="00D92918"/>
    <w:pPr>
      <w:tabs>
        <w:tab w:val="center" w:pos="4536"/>
        <w:tab w:val="right" w:pos="9072"/>
      </w:tabs>
    </w:pPr>
  </w:style>
  <w:style w:type="character" w:customStyle="1" w:styleId="SidhuvudChar">
    <w:name w:val="Sidhuvud Char"/>
    <w:basedOn w:val="Standardstycketeckensnitt"/>
    <w:link w:val="Sidhuvud"/>
    <w:uiPriority w:val="99"/>
    <w:rsid w:val="00D92918"/>
  </w:style>
  <w:style w:type="paragraph" w:styleId="Sidfot">
    <w:name w:val="footer"/>
    <w:basedOn w:val="Normal"/>
    <w:link w:val="SidfotChar"/>
    <w:uiPriority w:val="99"/>
    <w:unhideWhenUsed/>
    <w:rsid w:val="00D92918"/>
    <w:pPr>
      <w:tabs>
        <w:tab w:val="center" w:pos="4536"/>
        <w:tab w:val="right" w:pos="9072"/>
      </w:tabs>
    </w:pPr>
  </w:style>
  <w:style w:type="character" w:customStyle="1" w:styleId="SidfotChar">
    <w:name w:val="Sidfot Char"/>
    <w:basedOn w:val="Standardstycketeckensnitt"/>
    <w:link w:val="Sidfot"/>
    <w:uiPriority w:val="99"/>
    <w:rsid w:val="00D92918"/>
  </w:style>
  <w:style w:type="paragraph" w:styleId="Ballongtext">
    <w:name w:val="Balloon Text"/>
    <w:basedOn w:val="Normal"/>
    <w:link w:val="BallongtextChar"/>
    <w:uiPriority w:val="99"/>
    <w:semiHidden/>
    <w:unhideWhenUsed/>
    <w:rsid w:val="009444CD"/>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9444CD"/>
    <w:rPr>
      <w:rFonts w:ascii="Lucida Grande" w:hAnsi="Lucida Grande" w:cs="Lucida Grande"/>
      <w:sz w:val="18"/>
      <w:szCs w:val="18"/>
    </w:rPr>
  </w:style>
  <w:style w:type="character" w:styleId="Kommentarsreferens">
    <w:name w:val="annotation reference"/>
    <w:basedOn w:val="Standardstycketeckensnitt"/>
    <w:uiPriority w:val="99"/>
    <w:semiHidden/>
    <w:unhideWhenUsed/>
    <w:rsid w:val="00244BC0"/>
    <w:rPr>
      <w:sz w:val="16"/>
      <w:szCs w:val="16"/>
    </w:rPr>
  </w:style>
  <w:style w:type="paragraph" w:styleId="Kommentarer">
    <w:name w:val="annotation text"/>
    <w:basedOn w:val="Normal"/>
    <w:link w:val="KommentarerChar"/>
    <w:uiPriority w:val="99"/>
    <w:semiHidden/>
    <w:unhideWhenUsed/>
    <w:rsid w:val="00244BC0"/>
    <w:rPr>
      <w:sz w:val="20"/>
      <w:szCs w:val="20"/>
    </w:rPr>
  </w:style>
  <w:style w:type="character" w:customStyle="1" w:styleId="KommentarerChar">
    <w:name w:val="Kommentarer Char"/>
    <w:basedOn w:val="Standardstycketeckensnitt"/>
    <w:link w:val="Kommentarer"/>
    <w:uiPriority w:val="99"/>
    <w:semiHidden/>
    <w:rsid w:val="00244BC0"/>
    <w:rPr>
      <w:sz w:val="20"/>
      <w:szCs w:val="20"/>
    </w:rPr>
  </w:style>
  <w:style w:type="paragraph" w:styleId="Kommentarsmne">
    <w:name w:val="annotation subject"/>
    <w:basedOn w:val="Kommentarer"/>
    <w:next w:val="Kommentarer"/>
    <w:link w:val="KommentarsmneChar"/>
    <w:uiPriority w:val="99"/>
    <w:semiHidden/>
    <w:unhideWhenUsed/>
    <w:rsid w:val="00244BC0"/>
    <w:rPr>
      <w:b/>
      <w:bCs/>
    </w:rPr>
  </w:style>
  <w:style w:type="character" w:customStyle="1" w:styleId="KommentarsmneChar">
    <w:name w:val="Kommentarsämne Char"/>
    <w:basedOn w:val="KommentarerChar"/>
    <w:link w:val="Kommentarsmne"/>
    <w:uiPriority w:val="99"/>
    <w:semiHidden/>
    <w:rsid w:val="00244BC0"/>
    <w:rPr>
      <w:b/>
      <w:bCs/>
      <w:sz w:val="20"/>
      <w:szCs w:val="20"/>
    </w:rPr>
  </w:style>
  <w:style w:type="paragraph" w:customStyle="1" w:styleId="EndNoteBibliographyTitle">
    <w:name w:val="EndNote Bibliography Title"/>
    <w:basedOn w:val="Normal"/>
    <w:link w:val="EndNoteBibliographyTitleChar"/>
    <w:rsid w:val="008F436E"/>
    <w:pPr>
      <w:jc w:val="center"/>
    </w:pPr>
    <w:rPr>
      <w:rFonts w:ascii="Cambria" w:hAnsi="Cambria"/>
    </w:rPr>
  </w:style>
  <w:style w:type="character" w:customStyle="1" w:styleId="EndNoteBibliographyTitleChar">
    <w:name w:val="EndNote Bibliography Title Char"/>
    <w:basedOn w:val="Standardstycketeckensnitt"/>
    <w:link w:val="EndNoteBibliographyTitle"/>
    <w:rsid w:val="008F436E"/>
    <w:rPr>
      <w:rFonts w:ascii="Cambria" w:hAnsi="Cambria"/>
    </w:rPr>
  </w:style>
  <w:style w:type="paragraph" w:customStyle="1" w:styleId="EndNoteBibliography">
    <w:name w:val="EndNote Bibliography"/>
    <w:basedOn w:val="Normal"/>
    <w:link w:val="EndNoteBibliographyChar"/>
    <w:rsid w:val="008F436E"/>
    <w:rPr>
      <w:rFonts w:ascii="Cambria" w:hAnsi="Cambria"/>
    </w:rPr>
  </w:style>
  <w:style w:type="character" w:customStyle="1" w:styleId="EndNoteBibliographyChar">
    <w:name w:val="EndNote Bibliography Char"/>
    <w:basedOn w:val="Standardstycketeckensnitt"/>
    <w:link w:val="EndNoteBibliography"/>
    <w:rsid w:val="008F436E"/>
    <w:rPr>
      <w:rFonts w:ascii="Cambria" w:hAnsi="Cambria"/>
    </w:rPr>
  </w:style>
  <w:style w:type="character" w:customStyle="1" w:styleId="Olstomnmnande1">
    <w:name w:val="Olöst omnämnande1"/>
    <w:basedOn w:val="Standardstycketeckensnitt"/>
    <w:uiPriority w:val="99"/>
    <w:semiHidden/>
    <w:unhideWhenUsed/>
    <w:rsid w:val="008F436E"/>
    <w:rPr>
      <w:color w:val="605E5C"/>
      <w:shd w:val="clear" w:color="auto" w:fill="E1DFDD"/>
    </w:rPr>
  </w:style>
  <w:style w:type="character" w:customStyle="1" w:styleId="Olstomnmnande2">
    <w:name w:val="Olöst omnämnande2"/>
    <w:basedOn w:val="Standardstycketeckensnitt"/>
    <w:uiPriority w:val="99"/>
    <w:semiHidden/>
    <w:unhideWhenUsed/>
    <w:rsid w:val="009763EB"/>
    <w:rPr>
      <w:color w:val="605E5C"/>
      <w:shd w:val="clear" w:color="auto" w:fill="E1DFDD"/>
    </w:rPr>
  </w:style>
  <w:style w:type="character" w:customStyle="1" w:styleId="apple-converted-space">
    <w:name w:val="apple-converted-space"/>
    <w:basedOn w:val="Standardstycketeckensnitt"/>
    <w:rsid w:val="008324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211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fda.gov/Safety/Recalls/ucm423219.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1756</Words>
  <Characters>62311</Characters>
  <Application>Microsoft Office Word</Application>
  <DocSecurity>0</DocSecurity>
  <Lines>519</Lines>
  <Paragraphs>147</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7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Abrahamsson</dc:creator>
  <cp:lastModifiedBy>Thomas Abrahamsson</cp:lastModifiedBy>
  <cp:revision>3</cp:revision>
  <dcterms:created xsi:type="dcterms:W3CDTF">2020-02-05T17:09:00Z</dcterms:created>
  <dcterms:modified xsi:type="dcterms:W3CDTF">2020-02-05T17:10:00Z</dcterms:modified>
</cp:coreProperties>
</file>